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E07B3" w14:textId="38A58125" w:rsidR="00A256AA" w:rsidRDefault="001654E5" w:rsidP="00B271EF">
      <w:pPr>
        <w:keepNext/>
        <w:keepLines/>
        <w:spacing w:before="40" w:after="0" w:line="240" w:lineRule="auto"/>
        <w:outlineLvl w:val="1"/>
        <w:rPr>
          <w:rFonts w:asciiTheme="majorHAnsi" w:eastAsiaTheme="majorEastAsia" w:hAnsiTheme="majorHAnsi" w:cstheme="majorBidi"/>
          <w:sz w:val="26"/>
          <w:szCs w:val="26"/>
          <w:lang w:val="en-GB"/>
        </w:rPr>
      </w:pPr>
      <w:r w:rsidRPr="002D6728">
        <w:rPr>
          <w:rFonts w:asciiTheme="majorHAnsi" w:eastAsiaTheme="majorEastAsia" w:hAnsiTheme="majorHAnsi" w:cstheme="majorBidi"/>
          <w:sz w:val="26"/>
          <w:szCs w:val="26"/>
          <w:lang w:val="en-GB"/>
        </w:rPr>
        <w:t xml:space="preserve">Supplementary </w:t>
      </w:r>
      <w:r w:rsidR="007273D7" w:rsidRPr="002D6728">
        <w:rPr>
          <w:rFonts w:asciiTheme="majorHAnsi" w:eastAsiaTheme="majorEastAsia" w:hAnsiTheme="majorHAnsi" w:cstheme="majorBidi"/>
          <w:sz w:val="26"/>
          <w:szCs w:val="26"/>
          <w:lang w:val="en-GB"/>
        </w:rPr>
        <w:t xml:space="preserve">Narrative </w:t>
      </w:r>
      <w:r w:rsidR="00A256AA" w:rsidRPr="002D6728">
        <w:rPr>
          <w:rFonts w:asciiTheme="majorHAnsi" w:eastAsiaTheme="majorEastAsia" w:hAnsiTheme="majorHAnsi" w:cstheme="majorBidi"/>
          <w:sz w:val="26"/>
          <w:szCs w:val="26"/>
          <w:lang w:val="en-GB"/>
        </w:rPr>
        <w:t xml:space="preserve">Results of </w:t>
      </w:r>
      <w:r w:rsidR="00825AF5" w:rsidRPr="002D6728">
        <w:rPr>
          <w:rFonts w:asciiTheme="majorHAnsi" w:eastAsiaTheme="majorEastAsia" w:hAnsiTheme="majorHAnsi" w:cstheme="majorBidi"/>
          <w:sz w:val="26"/>
          <w:szCs w:val="26"/>
          <w:lang w:val="en-GB"/>
        </w:rPr>
        <w:t>Inequality Relation</w:t>
      </w:r>
      <w:bookmarkStart w:id="0" w:name="_GoBack"/>
      <w:bookmarkEnd w:id="0"/>
      <w:r w:rsidR="00825AF5" w:rsidRPr="002D6728">
        <w:rPr>
          <w:rFonts w:asciiTheme="majorHAnsi" w:eastAsiaTheme="majorEastAsia" w:hAnsiTheme="majorHAnsi" w:cstheme="majorBidi"/>
          <w:sz w:val="26"/>
          <w:szCs w:val="26"/>
          <w:lang w:val="en-GB"/>
        </w:rPr>
        <w:t>ships</w:t>
      </w:r>
    </w:p>
    <w:p w14:paraId="200A2315" w14:textId="77777777" w:rsidR="00DF31B6" w:rsidRPr="002D6728" w:rsidRDefault="00DF31B6" w:rsidP="00B271EF">
      <w:pPr>
        <w:keepNext/>
        <w:keepLines/>
        <w:spacing w:before="40" w:after="0" w:line="240" w:lineRule="auto"/>
        <w:outlineLvl w:val="1"/>
        <w:rPr>
          <w:rFonts w:asciiTheme="majorHAnsi" w:eastAsiaTheme="majorEastAsia" w:hAnsiTheme="majorHAnsi" w:cstheme="majorBidi"/>
          <w:sz w:val="26"/>
          <w:szCs w:val="26"/>
          <w:lang w:val="en-GB"/>
        </w:rPr>
      </w:pPr>
    </w:p>
    <w:p w14:paraId="7130E997" w14:textId="77777777" w:rsidR="00CB4AC1" w:rsidRPr="002D6728" w:rsidRDefault="00CB4AC1" w:rsidP="00CB4AC1">
      <w:pPr>
        <w:keepNext/>
        <w:keepLines/>
        <w:spacing w:before="40" w:after="0"/>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Ethnicity</w:t>
      </w:r>
    </w:p>
    <w:p w14:paraId="7C7E37E5" w14:textId="04F49C70" w:rsidR="00CB4AC1" w:rsidRPr="000B5AEF" w:rsidRDefault="00CB4AC1" w:rsidP="00CB4AC1">
      <w:r w:rsidRPr="002D6728">
        <w:t xml:space="preserve">Ethnicity was </w:t>
      </w:r>
      <w:r w:rsidRPr="000B5AEF">
        <w:t>examined in</w:t>
      </w:r>
      <w:r>
        <w:t xml:space="preserve"> 11 inequality relationships across</w:t>
      </w:r>
      <w:r w:rsidRPr="000B5AEF">
        <w:t xml:space="preserve"> 8 articles: prevalence (n=4), depression score (n=2), suicidal ideation (n=1), parasuicide (n=2), suicide (n=2).</w:t>
      </w:r>
      <w:r w:rsidR="004C39E5">
        <w:t xml:space="preserve"> </w:t>
      </w:r>
      <w:r w:rsidR="00F844C6">
        <w:t>No studies were found examin</w:t>
      </w:r>
      <w:r w:rsidR="004546C7">
        <w:t>ing</w:t>
      </w:r>
      <w:r w:rsidR="00F844C6">
        <w:t xml:space="preserve"> language or culture as</w:t>
      </w:r>
      <w:r w:rsidR="004546C7">
        <w:t xml:space="preserve"> proxies for</w:t>
      </w:r>
      <w:r w:rsidR="00F844C6">
        <w:t xml:space="preserve"> ethnicity.</w:t>
      </w:r>
      <w:r w:rsidR="00F844C6" w:rsidRPr="000B5AEF">
        <w:t xml:space="preserve"> </w:t>
      </w:r>
      <w:r w:rsidR="003C64F9">
        <w:t xml:space="preserve">All 11 relationships were classified as having serious risk of bias. </w:t>
      </w:r>
      <w:r w:rsidRPr="000B5AEF">
        <w:t>All but one study originated from Trinidad and Tobago. Studies examining depression prevalence showed no showed no association with ethnicity.</w:t>
      </w:r>
      <w:r w:rsidRPr="000B5AEF">
        <w:fldChar w:fldCharType="begin"/>
      </w:r>
      <w:r w:rsidR="00825AF5">
        <w:instrText xml:space="preserve"> ADDIN ZOTERO_ITEM CSL_CITATION {"citationID":"1komtkkh7t","properties":{"formattedCitation":"{\\rtf (1\\uc0\\u8211{}4)}","plainCitation":"(1–4)"},"citationItems":[{"id":1976,"uris":["http://zotero.org/groups/303313/items/6GTJBBFZ"],"uri":["http://zotero.org/groups/303313/items/6GTJBBFZ"],"itemData":{"id":1976,"type":"article-journal","title":"Depression and its associated factors among patients attending chronic disease clinics in southwest Trinidad","container-title":"The West Indian Medical Journal","page":"369-374","volume":"54","issue":"6","source":"PubMed","abstract":"This study determined the prevalence of depression and associated factors, among patients attending chronic disease clinics in Southwest Trinidad. This was a cross-sectional survey using a sample of consecutive patients at four large clinics. To determine the presence of depression, an interviewer-applied modified Zung Scale was validated The modified Zung scale, at the cut-off index of 60, has a sensitivity of 60% and a specificity of 94%. Seven hundred and thirty-four completed questionnaires were received, a response rate of 76%. The patients were primarily Indo-Trinidadian (70%), over 50 years (76.4%) and female (72.3%). The prevalence of depression was 28.3%. There were statistically significant differences in the level of depression by age, gender, educational level achieved and occupation (p &lt; 0.05). There were also statistically significant differences in the level of depression by the number of presenting complaints, the number of chronic diseases, the presence of arthritis, the presence of diabetes mellitus with another chronic disease and the presence of ischaemic heart disease (p &lt; 0.05). No significant differences were found with respect to ethnicity (p = 0.97) or the presence of diabetes mellitus by itself (p = 0.34). Results of logistic regression indicate that the independent predictors of depression (p &lt; 0.05) were the level of education achieved, those with higher levels of education had less depression; the number of presenting complaints, those with more presenting complaints were more likely to be depressed and the presence of arthritis and female gender. It is imperative that policy be developed to address the mental health problems of patients attending these chronic disease clinics.","ISSN":"0043-3144","note":"PMID: 16642653","journalAbbreviation":"West Indian Med J","language":"eng","author":[{"family":"Maharaj","given":"R. G."},{"family":"Reid","given":"S. D."},{"family":"Misir","given":"A."},{"family":"Simeon","given":"D. T."}],"issued":{"date-parts":[["2005",12]]},"PMID":"16642653"}},{"id":1889,"uris":["http://zotero.org/groups/303313/items/P932KEFG"],"uri":["http://zotero.org/groups/303313/items/P932KEFG"],"itemData":{"id":1889,"type":"article-journal","title":"Adolescent depression in Trinidad and Tobago","container-title":"European Child &amp; Adolescent Psychiatry","page":"30-37","volume":"15","issue":"1","source":"PubMed","abstract":"This study investigates depression in adolescents in Trinidad and Tobago and identifies any significant trends associated with its occurrence. A stratified random sample of 1.845 adolescent students from 24 schools was administered a questionnaire requesting demographic information and responses to the Reynolds Adolescent Depression Scale. In all, 14% of the sample was depressed. Depression was 2.18 times more likely to occur in females than males (17.9 % vs. 8.2 %). The peak age was 16 years with a rate of 15.9%. Both attendance at a religious institution and prayer with the family resulted in lower depression rates. Intact families had the lowest rate (11.7 %),while the reconstituted family had the highest rate (25.7 %). Individuals who had alcohol abuse in their family were 1.8 times more likely to be depressed than those without abuse. Adolescents from non-prestige schools were more likely to be depressed than those from prestige schools (p &lt; 0.01). There were no ethnic differences in depression. The findings of this study are comparable to those of developed countries and provide guidelines for the planning and development of strategies for fighting depression in developing countries.","DOI":"10.1007/s00787-006-0501-3","ISSN":"1018-8827","note":"PMID: 16514507","journalAbbreviation":"Eur Child Adolesc Psychiatry","language":"eng","author":[{"family":"Maharajh","given":"Hari D."},{"family":"Ali","given":"Akleema"},{"family":"Konings","given":"Monique"}],"issued":{"date-parts":[["2006",2]]},"PMID":"16514507"}},{"id":1897,"uris":["http://zotero.org/groups/303313/items/JQ9IZBMM"],"uri":["http://zotero.org/groups/303313/items/JQ9IZBMM"],"itemData":{"id":1897,"type":"article-journal","title":"Depression and the nature of Trinidadian family practice: a cross-sectional study","container-title":"BMC family practice","page":"25","volume":"8","source":"PubMed","abstract":"BACKGROUND: Depression is the most common mental disorder; in an ambulatory-care setting 5 to 10% of patients meet the criteria for major depression. Despite extensive documentation in primary care internationally, Trinidadian studies published on depression have been primarily hospital-based and focussed on suicide. The objectives of this study were to determine the prevalence of depression, the variables associated with depression and the commonest reason for the encounter (RFE) among adult patients attending Trinidadian fee-for-service family practice?\nMETHODS: This was a cross-sectional descriptive survey of consecutive patients taken from a stratified random sample of family practices in the north-west region of Trinidad. To measure depression the Zung scale was modified for use as a brief diagnostic tool. This modified Zung scale, when tested against a psychiatric interview, revealed that at a cut off point of 60, the scale had a specificity of 94% (95% CI 87-100), a sensitivity of 60% (95% CI 45-75), and a likelihood ratio for a positive test result of 10 (95% CI 6-42).\nRESULTS: 508 patients from 28 practices participated; a response rate of 85%. Participants were primarily younger 18-49 years (66.7%), female (69.5%), and educated, with 72.8% having received a secondary school, technical school or university education. Sixty-five (12.8%) of the respondents (95% CI 9.9-15.7) were determined to be depressed. Chi-square analysis revealed no statistically significant association between depression and age, ethnicity, education levels, occupation or marital status (p &gt; 0.05). Binary logistic regression indicated that the likelihood of being depressed (p &lt; 0.05) decreased with the increasing age of the patient and was inversely proportional to patient's achieved level of education; and that patients not presently in a relationship were more likely to be depressed than patients who were currently in a relationship. The 508 participants had 630 RFE, with 'check-ups' (17.5%) being the commonest, followed by joint pains (13.4%) and upper respiratory infections (10.5%).\nCONCLUSION: The Trinidadian family physician has to maintain a high index of suspicion in the knowledge that as many as one of every eight adult patients may be depressed and that younger patients of lower educational status who were not currently in a relationship were more likely to be depressed.","DOI":"10.1186/1471-2296-8-25","ISSN":"1471-2296","note":"PMID: 17462096\nPMCID: PMC1866350","shortTitle":"Depression and the nature of Trinidadian family practice","journalAbbreviation":"BMC Fam Pract","language":"eng","author":[{"family":"Maharaj","given":"Rohan G."}],"issued":{"date-parts":[["2007"]]},"PMID":"17462096","PMCID":"PMC1866350"}},{"id":1966,"uris":["http://zotero.org/groups/303313/items/XPTAWQ2I"],"uri":["http://zotero.org/groups/303313/items/XPTAWQ2I"],"itemData":{"id":1966,"type":"article-journal","title":"Depression among adolescents, aged 13-19 years, attending secondary schools in Trinidad: prevalence and associated factors","container-title":"The West Indian Medical Journal","page":"352-359","volume":"57","issue":"4","source":"PubMed","abstract":"OBJECTIVE: To determine the prevalence of depression and psychosocial factors associated with depression in secondary school students in Trinidad\nMETHODS: This was a cross-sectional study of a stratified random sample of public secondary schools utilizing a modified pre-tested self-administered Beck Depression Inventory (BDI) to detect depression in students aged 13-19 years in Trinidad.\nRESULTS: In this study, 1290 students participated, a response rate of 79.6%; 43% were aged 13-15 years; 53.6% were Indo-Trinidadians; 82.5% were attending co-educational schools and 70.6% lived with both parents. The prevalence of depression was 25.3% +/- 2.37%. Chi-square analysis revealed statistically significant associations between depression and the categories of age, gender, living arrangements and school type. Similar findings were observed for respondents who admitted to cigarette and alcohol use or to being afraid of or being injured by their parent (p &lt; 0.05). Logistic regression indicated that females were 1.7 times as likely to be depressed when compared with males; respondents not living with both parents were 1.5 times as likely to be depressed as those who were. Respondents reporting that they were afraid of parents or of being injured by parents were three times as likely to be depressed as respondents who had not had those experiences.\nCONCLUSIONS: One out of every four secondary school students in Trinidad was found to have significant depression. There were strong associations between depression and age, gender, school type and family structure. This study identifies that many adolescents experience violence in the home and those who did were more likely to be depressed.","ISSN":"0043-3144","note":"PMID: 19566015","shortTitle":"Depression among adolescents, aged 13-19 years, attending secondary schools in Trinidad","journalAbbreviation":"West Indian Med J","language":"eng","author":[{"family":"Maharaj","given":"R. G."},{"family":"Alli","given":"F."},{"family":"Cumberbatch","given":"K."},{"family":"Laloo","given":"P."},{"family":"Mohammed","given":"S."},{"family":"Ramesar","given":"A."},{"family":"Rampersad","given":"N."},{"family":"Roopnarinesingh","given":"N."},{"family":"Ramtahal","given":"I."}],"issued":{"date-parts":[["2008",9]]},"PMID":"19566015"}}],"schema":"https://github.com/citation-style-language/schema/raw/master/csl-citation.json"} </w:instrText>
      </w:r>
      <w:r w:rsidRPr="000B5AEF">
        <w:fldChar w:fldCharType="separate"/>
      </w:r>
      <w:r w:rsidR="00825AF5" w:rsidRPr="00825AF5">
        <w:rPr>
          <w:rFonts w:ascii="Calibri" w:hAnsi="Calibri" w:cs="Times New Roman"/>
          <w:szCs w:val="24"/>
        </w:rPr>
        <w:t>(1–4)</w:t>
      </w:r>
      <w:r w:rsidRPr="000B5AEF">
        <w:fldChar w:fldCharType="end"/>
      </w:r>
      <w:r w:rsidRPr="000B5AEF">
        <w:t xml:space="preserve"> The same applies to depression score, except one finding that female of direct East Indian descent showed lower scores than mixed African-East Indian females.</w:t>
      </w:r>
      <w:r w:rsidRPr="000B5AEF">
        <w:fldChar w:fldCharType="begin"/>
      </w:r>
      <w:r w:rsidR="00825AF5">
        <w:instrText xml:space="preserve"> ADDIN ZOTERO_ITEM CSL_CITATION {"citationID":"IwzSxIFw","properties":{"formattedCitation":"(5)","plainCitation":"(5)"},"citationItems":[{"id":1962,"uris":["http://zotero.org/groups/303313/items/ABUAQXMH"],"uri":["http://zotero.org/groups/303313/items/ABUAQXMH"],"itemData":{"id":1962,"type":"article-journal","title":"Body image perception and the risk of unhealthy behaviours among university students","container-title":"The West Indian Medical Journal","page":"465-471","volume":"58","issue":"5","source":"PubMed","abstract":"BACKGROUND: In this study, we sought to determine whether dissatisfaction with one's body was associated with unhealthy behaviours among University students.\nSUBJECTS AND METHODS: A cross-section of 383 male and female students recruited from the general University population completed a questionnaire consisting of socio-demographic items, Eating Attitudes Test (EATS-26), Body Shape Questionnaire (BSQ-16), Body Silhouette Chart, Rosenberg Self-Esteem Scale (RSE) and the Centre for Epidemiologic Studies depression scale (CES-D).\nRESULTS: Overall, 4.2% of participants reported to have been diagnosed with an eating problem. Females had significantly higher EATS-26, BSQ-1 6 and RSE scores than males. They were significantly more likely than males to choose silhouettes that were underweight to represent their current or desired body sizes and to engage in dieting behaviours. Additionally, persons who reported being diagnosed with an eating disorder were significantly more likely than those not diagnosed to report binging, bulimic and other eating-related behaviours (p &lt; 0.01). For both males and females, perceived body image was significantly and positively associated with BSQ-16, EATS-26, and CES-D and inversely associated with RSE scores. Females of African-descent were significantly more likely than those of East Indian descent and other ethnic groups to report higher weights and to select larger silhouettes to represent their current body figure.\nCONCLUSIONS: Among participants, body dissatisfaction was associated with increased risk for depression, lower self-esteem, disordered eating and other weight related behaviours.","ISSN":"0043-3144","note":"PMID: 20441067","journalAbbreviation":"West Indian Med J","language":"eng","author":[{"family":"Nichols","given":"S. D."},{"family":"Dookeran","given":"S. S."},{"family":"Ragbir","given":"K. K."},{"family":"Dalrymple","given":"N."}],"issued":{"date-parts":[["2009",11]]},"PMID":"20441067"}}],"schema":"https://github.com/citation-style-language/schema/raw/master/csl-citation.json"} </w:instrText>
      </w:r>
      <w:r w:rsidRPr="000B5AEF">
        <w:fldChar w:fldCharType="separate"/>
      </w:r>
      <w:r w:rsidR="00825AF5" w:rsidRPr="00825AF5">
        <w:rPr>
          <w:rFonts w:ascii="Calibri" w:hAnsi="Calibri"/>
        </w:rPr>
        <w:t>(5)</w:t>
      </w:r>
      <w:r w:rsidRPr="000B5AEF">
        <w:fldChar w:fldCharType="end"/>
      </w:r>
      <w:r w:rsidRPr="000B5AEF">
        <w:t xml:space="preserve"> Likewise, the one study examining suicidal ideation found Indians to have higher mean scores than Africans (x=28.1 vs x=23.5, p&lt;0.05).</w:t>
      </w:r>
      <w:r w:rsidRPr="000B5AEF">
        <w:fldChar w:fldCharType="begin"/>
      </w:r>
      <w:r w:rsidR="00825AF5">
        <w:instrText xml:space="preserve"> ADDIN ZOTERO_ITEM CSL_CITATION {"citationID":"1lqu0n9g13","properties":{"formattedCitation":"(6)","plainCitation":"(6)"},"citationItems":[{"id":1938,"uris":["http://zotero.org/groups/303313/items/GAI2UW39"],"uri":["http://zotero.org/groups/303313/items/GAI2UW39"],"itemData":{"id":1938,"type":"article-journal","title":"Social predictors of suicidal behaviour in adolescents in Trinidad and Tobago","container-title":"Social Psychiatry and Psychiatric Epidemiology","page":"186-191","volume":"40","issue":"3","source":"PubMed","abstract":"BACKGROUND: Previous research in Trinidad and Tobago has been limited in examining suicidal behaviours through psychological autopsy, secondary data and psychiatric populations. To date, there has been no community survey with an emphasis on causation and prevention.\nMETHODS: A total of 1,845 respondents aged 14-20 were selected in 24 schools across the country. Data were collected on socio-demographic variables and suicidal behaviour.\nRESULTS: Gender differences existed for both suicidal ideation and attempts (p&lt;0.001). Respondents from reconstituted families had higher suicidal ideation compared to other family structures (p&lt;0.001), while intact families had the lowest rate for suicide attempts (p&lt;0.01). Attendance to a religious institution lowered only suicidal ideation (p&lt;0.05), while prayer with the family lowered both suicidal ideation (p&lt;0.01) and suicide attempts (p&lt;0.001). Individuals with alcohol abuse in the family had higher suicidal ideation (p&lt;0.001) and attempts (p&lt;0.001).\nCONCLUSIONS: Significant social predictors of suicidal behaviour in Trinidad and Tobago are gender, attendance to a religious institution, prayer with the family, family structure and alcohol abuse in the family. It is essential to consider these predictors in planning public health policies.","DOI":"10.1007/s00127-005-0846-9","ISSN":"0933-7954","note":"PMID: 15742222","journalAbbreviation":"Soc Psychiatry Psychiatr Epidemiol","language":"eng","author":[{"family":"Ali","given":"Akleema"},{"family":"Maharajh","given":"Hari D."}],"issued":{"date-parts":[["2005",3]]},"PMID":"15742222"}}],"schema":"https://github.com/citation-style-language/schema/raw/master/csl-citation.json"} </w:instrText>
      </w:r>
      <w:r w:rsidRPr="000B5AEF">
        <w:fldChar w:fldCharType="separate"/>
      </w:r>
      <w:r w:rsidR="00825AF5" w:rsidRPr="00825AF5">
        <w:rPr>
          <w:rFonts w:ascii="Calibri" w:hAnsi="Calibri"/>
        </w:rPr>
        <w:t>(6)</w:t>
      </w:r>
      <w:r w:rsidRPr="000B5AEF">
        <w:fldChar w:fldCharType="end"/>
      </w:r>
      <w:r w:rsidRPr="000B5AEF">
        <w:t xml:space="preserve"> While parasuicide studies showed no association with ethnicity, one study examining suicide reported East Indian ethnicity</w:t>
      </w:r>
      <w:r w:rsidR="00534A67">
        <w:t xml:space="preserve"> to be</w:t>
      </w:r>
      <w:r w:rsidRPr="000B5AEF">
        <w:t xml:space="preserve"> correlated with higher rates of suicide than other races (</w:t>
      </w:r>
      <w:proofErr w:type="spellStart"/>
      <w:r w:rsidRPr="000B5AEF">
        <w:t>r</w:t>
      </w:r>
      <w:r w:rsidRPr="000B5AEF">
        <w:rPr>
          <w:vertAlign w:val="subscript"/>
        </w:rPr>
        <w:t>s</w:t>
      </w:r>
      <w:proofErr w:type="spellEnd"/>
      <w:r w:rsidRPr="000B5AEF">
        <w:t>=0.72).</w:t>
      </w:r>
      <w:r w:rsidRPr="000B5AEF">
        <w:fldChar w:fldCharType="begin"/>
      </w:r>
      <w:r w:rsidR="00825AF5">
        <w:instrText xml:space="preserve"> ADDIN ZOTERO_ITEM CSL_CITATION {"citationID":"xA5yiRhT","properties":{"formattedCitation":"(7)","plainCitation":"(7)"},"citationItems":[{"id":1978,"uris":["http://zotero.org/groups/303313/items/4D26MPVM"],"uri":["http://zotero.org/groups/303313/items/4D26MPVM"],"itemData":{"id":1978,"type":"article-journal","title":"Variation of homicidal and suicidal behaviour within Trinidad and Tobago and the associated ecological risk factors","container-title":"The West Indian Medical Journal","page":"319-324","volume":"54","issue":"5","source":"PubMed","abstract":"Self destructive behaviour may not occur consistently across a population. Identification of variations in homicidal and suicidal behaviour within a country can enable specific prevention and public health strategies to be adopted. This is significant because morbidity and mortality associated with these behaviour patterns is preventable and the affected population is increasingly young adults with potentially productive lives. The author sought to identify some of the associated risk factors with the behaviours in Trinidad and Tobago, a developing island-state in the English-speaking Caribbean, by disaggregating the homicide and suicide data available from Police records for distinct geographical regions. Spearman rank correlation was used to determine whether any of the variations observed could be attributed to social or demographic factors. Homicide and suicide were inversely related in many areas of the country. They were both low in Tobago. Homicide was positively associatedwith high population density, low marriage rates, African ethnicity and showed a trend toward association with school drop-out rates. For suicide, low population density, low income, East Indian ethnicity and alcohol consumption were significantly correlated. These findings underline the benefit of disaggregating national data and suggest specific interventions to diminish the occurrence of these harmful behaviour patterns in Trinidad and Tobago with possible extension to other similar developing countries.","ISSN":"0043-3144","note":"PMID: 16459515","journalAbbreviation":"West Indian Med J","language":"eng","author":[{"family":"Hutchinson","given":"G."}],"issued":{"date-parts":[["2005",10]]},"PMID":"16459515"}}],"schema":"https://github.com/citation-style-language/schema/raw/master/csl-citation.json"} </w:instrText>
      </w:r>
      <w:r w:rsidRPr="000B5AEF">
        <w:fldChar w:fldCharType="separate"/>
      </w:r>
      <w:r w:rsidR="00825AF5" w:rsidRPr="00825AF5">
        <w:rPr>
          <w:rFonts w:ascii="Calibri" w:hAnsi="Calibri"/>
        </w:rPr>
        <w:t>(7)</w:t>
      </w:r>
      <w:r w:rsidRPr="000B5AEF">
        <w:fldChar w:fldCharType="end"/>
      </w:r>
    </w:p>
    <w:p w14:paraId="315A49F5" w14:textId="31AD745C" w:rsidR="00A256AA" w:rsidRPr="002D6728" w:rsidRDefault="008B4D02" w:rsidP="00B271EF">
      <w:pPr>
        <w:keepNext/>
        <w:keepLines/>
        <w:spacing w:before="40" w:after="0" w:line="240" w:lineRule="auto"/>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Inco</w:t>
      </w:r>
      <w:r w:rsidR="00A256AA" w:rsidRPr="002D6728">
        <w:rPr>
          <w:rFonts w:asciiTheme="majorHAnsi" w:eastAsiaTheme="majorEastAsia" w:hAnsiTheme="majorHAnsi" w:cstheme="majorBidi"/>
          <w:sz w:val="24"/>
          <w:szCs w:val="24"/>
        </w:rPr>
        <w:t>me</w:t>
      </w:r>
    </w:p>
    <w:p w14:paraId="6FD3FAB7" w14:textId="1FFE7454" w:rsidR="00A256AA" w:rsidRPr="000B5AEF" w:rsidRDefault="00A256AA" w:rsidP="00B271EF">
      <w:pPr>
        <w:spacing w:line="240" w:lineRule="auto"/>
      </w:pPr>
      <w:r w:rsidRPr="000B5AEF">
        <w:t xml:space="preserve">Income was examined in </w:t>
      </w:r>
      <w:r w:rsidR="00910A54">
        <w:t xml:space="preserve">15 inequality relationships across </w:t>
      </w:r>
      <w:r w:rsidRPr="000B5AEF">
        <w:t xml:space="preserve">12 articles: prevalence (n=6), depression score (n=3), suicidal ideation (n=2), parasuicide (n=3), suicide (n=1). </w:t>
      </w:r>
      <w:r w:rsidR="003C64F9">
        <w:t xml:space="preserve">Among these, 5 were classified as having moderate risk of bias, 9 as having serious risk of bias, and 1 as having unclear risk of bias. </w:t>
      </w:r>
      <w:r w:rsidRPr="000B5AEF">
        <w:t>Studies examining depression prevalence and depression score found higher figures among persons with less income, also when perceived economic situation, number of household possessions, and school type are used as proxies for income.</w:t>
      </w:r>
      <w:r w:rsidRPr="000B5AEF">
        <w:fldChar w:fldCharType="begin"/>
      </w:r>
      <w:r w:rsidR="00825AF5">
        <w:instrText xml:space="preserve"> ADDIN ZOTERO_ITEM CSL_CITATION {"citationID":"V20U9qWP","properties":{"formattedCitation":"{\\rtf (2,8\\uc0\\u8211{}13)}","plainCitation":"(2,8–13)"},"citationItems":[{"id":1885,"uris":["http://zotero.org/groups/303313/items/HC36C7TD"],"uri":["http://zotero.org/groups/303313/items/HC36C7TD"],"itemData":{"id":1885,"type":"article-journal","title":"Social networks and depressive symptoms among elderly women and men in Havana, Cuba","container-title":"Aging &amp; Mental Health","page":"193-201","volume":"12","issue":"2","source":"PubMed","abstract":"OBJECTIVES: To examine the main and the stress-buffering effects of social networks on depressive symptoms among elderly Cuban men and women living in La Havana.\nMETHOD: Information was gathered from a representative sample of the elderly population in Havana (n = 1905), as part of the SABE (Salud, Bienestary Enuejecimiento) study. Depressive symptoms were measured using the 15-item Geriatric Depression Scale. The structure and function of social networks were studied. Gender-specific multivariate logistic regressions were fitted to test the main (independent of stressors) and the stress-buffering effects (in the presence of financial strain or disabilities) on depressive symptoms.\nRESULTS: Social ties were associated with a lower prevalence of depressive symptoms in women and men independently of the presence of stressors. Women who were or had been married, lived in an extended family, and enjoyed balanced exchanges with relatives and children reported low prevalence of depressive symptoms. Men were less likely to report depressive symptoms if they were currently married, and did not live alone. Social networks buffered the effect of financial strain on depression, but not in the event of disability.\nCONCLUSION: In Cuba, networks centered on children and extended family were associated with low frequency of depressive symptoms, ruling contrary to common findings in developed societies. These living arrangements have an important role in buffering the impact of financial strain on depressive symptoms.","DOI":"10.1080/13607860701616358","ISSN":"1360-7863","note":"PMID: 18389399","journalAbbreviation":"Aging Ment Health","language":"eng","author":[{"family":"Sicotte","given":"Maryline"},{"family":"Alvarado","given":"Beatriz Eugenia"},{"family":"León","given":"Esther-Maria"},{"family":"Zunzunegui","given":"Maria-Victoria"}],"issued":{"date-parts":[["2008",3]]},"PMID":"18389399"}},{"id":1980,"uris":["http://zotero.org/groups/303313/items/ZVEQM6Q3"],"uri":["http://zotero.org/groups/303313/items/ZVEQM6Q3"],"itemData":{"id":1980,"type":"article-journal","title":"Depressive symptoms and risk factors among perimenopausal women","container-title":"Puerto Rico Health Sciences Journal","page":"207-210","volume":"24","issue":"3","source":"PubMed","abstract":"BACKGROUND: Several studies indicate that approximately 4.6% of the Puerto Rican Population has been affected by depression at some time in their life. Perimenopausal women have been one of the most frequently mentioned population in scientific literature prone to develop depression. Sociodemographic factors along with medical history have been hypothesized to be associated with the development of depression. This study has the purpose to know the prevalence of depressive symptoms in a sample of women age 40 to 55 years attending a gynecological outpatient clinic in the Medical Sciences Campus of the University of Puerto Rico. We also want to identify sociodemographic risk factors that can predispose these women to develop depressive symptoms.\nMETHOD: A cross sectional study was done during the months of June 2000 thru December 2000. Female subjects age 40 to 55 selected by availability. The Zung Self-Rating Depression Scale (1995 Spanish Version) and a questionnaire were administered to each subject. Results. The overall prevalence of depressive symptoms in this sample of 64 women was 39.1%. Among the variables considered as possible associated risk factors for the development of depressive symptoms, educational level, prior visit to a mental health professional or a spiritual guide, and prior diagnosis of depression and antidepressant use were of statistical significance.\nDISCUSSION: A high prevalence of depressive symptoms was found in this sample. As reported in other studies, higher educational level is a protective factor against depression. Contrary of other studies, no association is found between depression and other sociodemographic and medial factors.","ISSN":"0738-0658","note":"PMID: 16329684","journalAbbreviation":"P R Health Sci J","language":"eng","author":[{"family":"Suau","given":"Gloria M."},{"family":"Normandia","given":"Ramses"},{"family":"Rodriguez","given":"Rafael"},{"family":"Romaguera","given":"Josefina"},{"family":"Segarra","given":"Lillian"}],"issued":{"date-parts":[["2005",9]]},"PMID":"16329684"}},{"id":1946,"uris":["http://zotero.org/groups/303313/items/DMXWJPBH"],"uri":["http://zotero.org/groups/303313/items/DMXWJPBH"],"itemData":{"id":1946,"type":"article-journal","title":"Correlates of symptoms of depression and anxiety among clinic patients in western Jamaica","container-title":"The West Indian Medical Journal","page":"533-542","volume":"62","issue":"6","source":"PubMed","abstract":"OBJECTIVES: There is a paucity of studies on psychosocial disorders in clinic populations in Jamaica. Therefore, we sought to determine the prevalence and correlates of symptoms of depression and anxiety in a clinic population in western Jamaica.\nMETHODS: A total of 338 participants from four outpatient clinics of : A total of 338 participants from four outpatient clinics of the Western Regional Health Authority (WRHA) were screened for symptoms of depression and anxiety using questions from the Beck Depression Inventory-II and the Beck Anxiety Inventory. The Chi-square test was used to examine differences in symptoms of anxiety and depression by gender. Multivariate linear and logistic regression were used to examine the associations between symptoms and sociodemographic variables with significance set at p&lt;0.05.\nRESULTS: Approximately 30% of participants had moderate or severe depression symptoms while 18.6% had moderate or severe anxiety symptoms. Participants aged 30-39 years were more likely than older participants to have moderate or severe anxiety symptoms (odds ratio [OR]: 2.0, 95% confidence interval [CI]: 1.39, 5.56). Women reported a statistically significant higher prevalence of anxiety symptoms (10.0% vs 7.1%, p = 0.003). There was also a statistically significant difference between anxiety means by gender. Furthermore, income was found to be a significant predictor of anxiety for women only (p = 0.0113). Married persons were more likely than those who had never married to have moderate or severe anxiety symptoms (OR: 2.57, 95% CI: 1.14, 5.76).\nCONCLUSIONS: Our findings suggest that the prevalence of depression may be higher than global estimates in similar outpatient settings. Screening and intervention efforts may need to focus on younger persons, women, and married persons.","ISSN":"0043-3144","note":"PMID: 24756741\nPMCID: PMC4000535","journalAbbreviation":"West Indian Med J","language":"eng","author":[{"family":"Monroe","given":"C. E."},{"family":"Affuso","given":"O."},{"family":"Martin","given":"M. Y."},{"family":"Aung","given":"M."},{"family":"Crossman","given":"L."},{"family":"Jolly","given":"P. E."}],"issued":{"date-parts":[["2013",7]]},"PMID":"24756741","PMCID":"PMC4000535"}},{"id":1850,"uris":["http://zotero.org/groups/303313/items/Z7DWR9P3"],"uri":["http://zotero.org/groups/303313/items/Z7DWR9P3"],"itemData":{"id":1850,"type":"article-journal","title":"Algunos factores favorecedores de la depresión neurótica en longevos hospitalizados","container-title":"MEDISAN","page":"1366-1372","volume":"16","issue":"9","source":"SciELO","ISSN":"1029-3019","author":[{"family":"Pérez","given":"Gámez"},{"family":"Nora","given":"Roney"},{"family":"Sosa Zamora","given":"Mariela"},{"family":"Reyes","given":"Columbiè"},{"family":"Luís","given":"Juan"},{"family":"Mojena Orue","given":"Dulce"},{"family":"Pavot Rodríguez","given":"Raquel"}],"issued":{"date-parts":[["2012",9]]}}},{"id":1881,"uris":["http://zotero.org/groups/303313/items/TIVJT349"],"uri":["http://zotero.org/groups/303313/items/TIVJT349"],"itemData":{"id":1881,"type":"article-journal","title":"Gender differences in the effects of urban neighborhood on depressive symptoms in Jamaica","container-title":"Revista Panamericana De Salud Pública = Pan American Journal of Public Health","page":"385-392","volume":"34","issue":"6","source":"PubMed","abstract":"OBJECTIVE: To explore the mental health effects of the urban neighborhood on men and women in Jamaica and the implications for urban planning and social development.\nMETHODS: A cross-sectional household sample of 2 848 individuals 15-74 years of age obtained from the Jamaica Health and Lifestyle Survey 2007-2008 was analyzed. Secondary analysis was undertaken by developing composite scores to describe observer recorded neighborhood features, including infrastructure, amenities/services, physical conditions, community socioeconomic status, and green spaces around the home. Depressive symptoms were assessed using the Diagnostic and Statistical Manual of Mental Disorders (DSM-IV). Bivariate and multivariate methods were used to explore the associations among gender, neighborhood factors, and risk of depressive symptoms.\nRESULTS: While no associations were found among rural residents, urban neighborhoods were associated with increased risk of depressive symptoms. Among males, residing in a neighborhood with poor infrastructure increased risk; among females, residing in an informal community/unplanned neighborhood increased risk.\nCONCLUSIONS: The urban neighborhood contributes to the risk of depression symptomatology in Jamaica, with different environmental stressors affecting men and women. Urban and social planners need to consider the physical environment when developing health interventions in urban settings, particularly in marginalized communities.","ISSN":"1680-5348","note":"PMID: 24569966","journalAbbreviation":"Rev. Panam. Salud Publica","language":"eng","author":[{"family":"Mullings","given":"Jasneth Asher"},{"family":"McCaw-Binns","given":"Affette Michelle"},{"family":"Archer","given":"Carol"},{"family":"Wilks","given":"Rainford"}],"issued":{"date-parts":[["2013",12]]},"PMID":"24569966"}},{"id":1889,"uris":["http://zotero.org/groups/303313/items/P932KEFG"],"uri":["http://zotero.org/groups/303313/items/P932KEFG"],"itemData":{"id":1889,"type":"article-journal","title":"Adolescent depression in Trinidad and Tobago","container-title":"European Child &amp; Adolescent Psychiatry","page":"30-37","volume":"15","issue":"1","source":"PubMed","abstract":"This study investigates depression in adolescents in Trinidad and Tobago and identifies any significant trends associated with its occurrence. A stratified random sample of 1.845 adolescent students from 24 schools was administered a questionnaire requesting demographic information and responses to the Reynolds Adolescent Depression Scale. In all, 14% of the sample was depressed. Depression was 2.18 times more likely to occur in females than males (17.9 % vs. 8.2 %). The peak age was 16 years with a rate of 15.9%. Both attendance at a religious institution and prayer with the family resulted in lower depression rates. Intact families had the lowest rate (11.7 %),while the reconstituted family had the highest rate (25.7 %). Individuals who had alcohol abuse in their family were 1.8 times more likely to be depressed than those without abuse. Adolescents from non-prestige schools were more likely to be depressed than those from prestige schools (p &lt; 0.01). There were no ethnic differences in depression. The findings of this study are comparable to those of developed countries and provide guidelines for the planning and development of strategies for fighting depression in developing countries.","DOI":"10.1007/s00787-006-0501-3","ISSN":"1018-8827","note":"PMID: 16514507","journalAbbreviation":"Eur Child Adolesc Psychiatry","language":"eng","author":[{"family":"Maharajh","given":"Hari D."},{"family":"Ali","given":"Akleema"},{"family":"Konings","given":"Monique"}],"issued":{"date-parts":[["2006",2]]},"PMID":"16514507"}},{"id":1923,"uris":["http://zotero.org/groups/303313/items/JVDXBC8P"],"uri":["http://zotero.org/groups/303313/items/JVDXBC8P"],"itemData":{"id":1923,"type":"article-journal","title":"Depression, suicidal ideation, and associated factors: a cross-sectional study in rural Haiti","container-title":"BMC psychiatry","page":"149","volume":"12","source":"PubMed","abstract":"BACKGROUND: Since the 2010 earthquake in Haiti, there has been increased international attention to mental health needs throughout the country. The present study represents one of the first epidemiologic studies of depression symptomatology, suicidal ideation, and associated factors in Haiti's Central Plateau.\nMETHODS: We conducted a cross-sectional, zone-stratified household survey of 408 adults in Haiti's Central Plateau. Depression symptomatology was assessed with a culturally-adapted Kreyòl version of the Beck Depression Inventory (BDI). Multivariable linear and logistic regression models were built using backward elimination, with the outcomes being continuous BDI scores and endorsing suicidal ideation, respectively.\nRESULTS: The mean BDI score was 20.4 (95% confidence interval [CI]: 19.3-21.5), and 6.13% (N = 25) of participants endorsed current suicidal ideation. Factors associated with BDI scores were: continuous age (adjusted beta [aβ]: 0.14, CI: 0.06-0.22), female gender (aβ: 2.1, CI: 0.18-4.0), suicidal ideation (aβ: 11.1, CI: 7.3-14.9), death in family (aβ: 2.7, CI: 0.57-4.9), and prior life-threatening illness (aβ: 2.6, CI: 0.77-4.5). Education was a risk factor for depression among women but not among men, and employment was a risk factor for both genders. Factors associated with endorsing suicidal ideation were: BDI score (ten point change) (adjusted odds ratio [aOR]: 2.5, CI: 1.7-3.6), lack of care if sick (aOR: 5.5, CI: 1.1-28.6), alcohol use (aOR: 3.3, CI: 1.3-8.2), and ever having been to a Vodou priest (aOR: 3.2, CI: 1.1-9.5).\nCONCLUSIONS: A large proportion of Haiti's Central Plateau may be experiencing high levels of depression symptomatology and/or current suicidal ideation. Screening could be conducted in biomedical, religious, and Vodou healing contexts. For prevention, poverty reduction and improved healthcare access are key elements. For treatment, general psychiatric services, psychosocial services for the medically ill and their families, and substance abuse interventions should be explored. Paradoxical associations related to education and employment require further exploration.","DOI":"10.1186/1471-244X-12-149","ISSN":"1471-244X","note":"PMID: 22992379\nPMCID: PMC3515455","shortTitle":"Depression, suicidal ideation, and associated factors","journalAbbreviation":"BMC Psychiatry","language":"eng","author":[{"family":"Wagenaar","given":"Bradley H."},{"family":"Hagaman","given":"Ashley K."},{"family":"Kaiser","given":"Bonnie N."},{"family":"McLean","given":"Kristen E."},{"family":"Kohrt","given":"Brandon A."}],"issued":{"date-parts":[["2012"]]},"PMID":"22992379","PMCID":"PMC3515455"}}],"schema":"https://github.com/citation-style-language/schema/raw/master/csl-citation.json"} </w:instrText>
      </w:r>
      <w:r w:rsidRPr="000B5AEF">
        <w:fldChar w:fldCharType="separate"/>
      </w:r>
      <w:r w:rsidR="00825AF5" w:rsidRPr="00825AF5">
        <w:rPr>
          <w:rFonts w:ascii="Calibri" w:hAnsi="Calibri" w:cs="Times New Roman"/>
          <w:szCs w:val="24"/>
        </w:rPr>
        <w:t>(2,8–13)</w:t>
      </w:r>
      <w:r w:rsidRPr="000B5AEF">
        <w:fldChar w:fldCharType="end"/>
      </w:r>
      <w:r w:rsidRPr="000B5AEF">
        <w:t xml:space="preserve"> Yet no associations were found between income were found between income and suicidal ideation or parasuicide.</w:t>
      </w:r>
      <w:r w:rsidRPr="000B5AEF">
        <w:fldChar w:fldCharType="begin"/>
      </w:r>
      <w:r w:rsidR="00825AF5">
        <w:instrText xml:space="preserve"> ADDIN ZOTERO_ITEM CSL_CITATION {"citationID":"yR5FzJHv","properties":{"formattedCitation":"(6,14,15)","plainCitation":"(6,14,15)"},"citationItems":[{"id":1930,"uris":["http://zotero.org/groups/303313/items/SB4T466D"],"uri":["http://zotero.org/groups/303313/items/SB4T466D"],"itemData":{"id":1930,"type":"article-journal","title":"Characteristics of a French African Caribbean Epidemiological Psychiatric Sample with a History of Suicide Attempt","container-title":"Suicide and Life-Threatening Behavior","page":"720-727","volume":"38","issue":"6","source":"Wiley Online Library","abstract":"Research on vulnerability factors among ethnic groups, independent of primary psychiatric diagnosis, may help to identify groups at risk of suicidal behavior. French African Caribbean general psychiatric patients (N = 362) were recruited consecutively and independently of the primary psychiatric diagnosis. Demographic and clinical characteristics and lifetime history of suicide attempts were recorded. Sixty-five patients (18%) had a history of at least one suicide attempt. Presence of professional qualifications, children, poor social contacts, treatment with benzodiazepine at inclusion, and poor treatment compliance were all associated with a lifetime history of suicide attempts.","DOI":"10.1521/suli.2008.38.6.720","ISSN":"1943-278X","language":"en","author":[{"family":"Slama","given":"Fréaadéric"},{"family":"Dehurtevent","given":"Bénédicte"},{"family":"Even","given":"Jean-Daniel"},{"family":"Charles-Nicolas","given":"Aimé"},{"family":"Ballon","given":"Nicolas"},{"family":"Slama","given":"Rémy"}],"issued":{"date-parts":[["2008",12,1]]}}},{"id":1883,"uris":["http://zotero.org/groups/303313/items/VZX8TJNN"],"uri":["http://zotero.org/groups/303313/items/VZX8TJNN"],"itemData":{"id":1883,"type":"article-journal","title":"Asthma and suicidal ideation and behavior among Puerto Rican older children and adolescents","container-title":"The Journal of Nervous and Mental Disease","page":"587-591","volume":"201","issue":"7","source":"PubMed","abstract":"There is growing evidence of a positive association between asthma and suicidal ideation and behavior in the general community, although information on this potential association is scarce among older children and adolescents and Puerto Ricans, groups at risk for both conditions. Data came from wave 3 of the Boricua Youth Study, a longitudinal study of youth in the Bronx and San Juan conducted from 2000 to 2004. Logistic regressions for correlated data (Generalized Estimating Equation) were conducted, with asthma predicting suicidal ideation and behavior among participants 11 years or older. After adjustment for survey design; age; sex; poverty; Diagnostic and Statistical Manual of Mental Disorders, Fourth Edition, mental disorders; cigarette smoking; and stressful life events, asthma was positively associated with suicidal ideation and behavior among the Puerto Rican older children and adolescents. Public health interventions targeting Puerto Rican older children and adolescents with asthma and future studies investigating potential biological and psychological mechanisms of association are warranted.","DOI":"10.1097/NMD.0b013e3182982ba4","ISSN":"1539-736X","note":"PMID: 23817156\nPMCID: PMC3868493","journalAbbreviation":"J. Nerv. Ment. Dis.","language":"eng","author":[{"family":"Bandiera","given":"Frank C."},{"family":"Ramirez","given":"Rafael"},{"family":"Arheart","given":"Kristopher L."},{"family":"Canino","given":"Glorisa"},{"family":"Goodwin","given":"Renee D."}],"issued":{"date-parts":[["2013",7]]},"PMID":"23817156","PMCID":"PMC3868493"}},{"id":1938,"uris":["http://zotero.org/groups/303313/items/GAI2UW39"],"uri":["http://zotero.org/groups/303313/items/GAI2UW39"],"itemData":{"id":1938,"type":"article-journal","title":"Social predictors of suicidal behaviour in adolescents in Trinidad and Tobago","container-title":"Social Psychiatry and Psychiatric Epidemiology","page":"186-191","volume":"40","issue":"3","source":"PubMed","abstract":"BACKGROUND: Previous research in Trinidad and Tobago has been limited in examining suicidal behaviours through psychological autopsy, secondary data and psychiatric populations. To date, there has been no community survey with an emphasis on causation and prevention.\nMETHODS: A total of 1,845 respondents aged 14-20 were selected in 24 schools across the country. Data were collected on socio-demographic variables and suicidal behaviour.\nRESULTS: Gender differences existed for both suicidal ideation and attempts (p&lt;0.001). Respondents from reconstituted families had higher suicidal ideation compared to other family structures (p&lt;0.001), while intact families had the lowest rate for suicide attempts (p&lt;0.01). Attendance to a religious institution lowered only suicidal ideation (p&lt;0.05), while prayer with the family lowered both suicidal ideation (p&lt;0.01) and suicide attempts (p&lt;0.001). Individuals with alcohol abuse in the family had higher suicidal ideation (p&lt;0.001) and attempts (p&lt;0.001).\nCONCLUSIONS: Significant social predictors of suicidal behaviour in Trinidad and Tobago are gender, attendance to a religious institution, prayer with the family, family structure and alcohol abuse in the family. It is essential to consider these predictors in planning public health policies.","DOI":"10.1007/s00127-005-0846-9","ISSN":"0933-7954","note":"PMID: 15742222","journalAbbreviation":"Soc Psychiatry Psychiatr Epidemiol","language":"eng","author":[{"family":"Ali","given":"Akleema"},{"family":"Maharajh","given":"Hari D."}],"issued":{"date-parts":[["2005",3]]},"PMID":"15742222"}}],"schema":"https://github.com/citation-style-language/schema/raw/master/csl-citation.json"} </w:instrText>
      </w:r>
      <w:r w:rsidRPr="000B5AEF">
        <w:fldChar w:fldCharType="separate"/>
      </w:r>
      <w:r w:rsidR="00825AF5" w:rsidRPr="00825AF5">
        <w:rPr>
          <w:rFonts w:ascii="Calibri" w:hAnsi="Calibri"/>
        </w:rPr>
        <w:t>(6,14,15)</w:t>
      </w:r>
      <w:r w:rsidRPr="000B5AEF">
        <w:fldChar w:fldCharType="end"/>
      </w:r>
      <w:r w:rsidRPr="000B5AEF">
        <w:t xml:space="preserve"> Suicide, however, was shown to be more common among persons living in areas of lower income</w:t>
      </w:r>
      <w:r w:rsidR="00AA58EE">
        <w:t xml:space="preserve"> in Trinidad</w:t>
      </w:r>
      <w:r w:rsidRPr="000B5AEF">
        <w:t xml:space="preserve"> (R=0.84, p&lt;0.02).</w:t>
      </w:r>
      <w:r w:rsidRPr="000B5AEF">
        <w:fldChar w:fldCharType="begin"/>
      </w:r>
      <w:r w:rsidR="00825AF5">
        <w:instrText xml:space="preserve"> ADDIN ZOTERO_ITEM CSL_CITATION {"citationID":"tFM2KoJL","properties":{"formattedCitation":"(7)","plainCitation":"(7)"},"citationItems":[{"id":1978,"uris":["http://zotero.org/groups/303313/items/4D26MPVM"],"uri":["http://zotero.org/groups/303313/items/4D26MPVM"],"itemData":{"id":1978,"type":"article-journal","title":"Variation of homicidal and suicidal behaviour within Trinidad and Tobago and the associated ecological risk factors","container-title":"The West Indian Medical Journal","page":"319-324","volume":"54","issue":"5","source":"PubMed","abstract":"Self destructive behaviour may not occur consistently across a population. Identification of variations in homicidal and suicidal behaviour within a country can enable specific prevention and public health strategies to be adopted. This is significant because morbidity and mortality associated with these behaviour patterns is preventable and the affected population is increasingly young adults with potentially productive lives. The author sought to identify some of the associated risk factors with the behaviours in Trinidad and Tobago, a developing island-state in the English-speaking Caribbean, by disaggregating the homicide and suicide data available from Police records for distinct geographical regions. Spearman rank correlation was used to determine whether any of the variations observed could be attributed to social or demographic factors. Homicide and suicide were inversely related in many areas of the country. They were both low in Tobago. Homicide was positively associatedwith high population density, low marriage rates, African ethnicity and showed a trend toward association with school drop-out rates. For suicide, low population density, low income, East Indian ethnicity and alcohol consumption were significantly correlated. These findings underline the benefit of disaggregating national data and suggest specific interventions to diminish the occurrence of these harmful behaviour patterns in Trinidad and Tobago with possible extension to other similar developing countries.","ISSN":"0043-3144","note":"PMID: 16459515","journalAbbreviation":"West Indian Med J","language":"eng","author":[{"family":"Hutchinson","given":"G."}],"issued":{"date-parts":[["2005",10]]},"PMID":"16459515"}}],"schema":"https://github.com/citation-style-language/schema/raw/master/csl-citation.json"} </w:instrText>
      </w:r>
      <w:r w:rsidRPr="000B5AEF">
        <w:fldChar w:fldCharType="separate"/>
      </w:r>
      <w:r w:rsidR="00825AF5" w:rsidRPr="00825AF5">
        <w:rPr>
          <w:rFonts w:ascii="Calibri" w:hAnsi="Calibri"/>
        </w:rPr>
        <w:t>(7)</w:t>
      </w:r>
      <w:r w:rsidRPr="000B5AEF">
        <w:fldChar w:fldCharType="end"/>
      </w:r>
    </w:p>
    <w:p w14:paraId="32463FF5" w14:textId="77777777" w:rsidR="00A256AA" w:rsidRPr="002D6728" w:rsidRDefault="00A256AA" w:rsidP="00B271EF">
      <w:pPr>
        <w:keepNext/>
        <w:keepLines/>
        <w:spacing w:before="40" w:after="0" w:line="240" w:lineRule="auto"/>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Occupation</w:t>
      </w:r>
    </w:p>
    <w:p w14:paraId="4C106F0C" w14:textId="0EDBE585" w:rsidR="00A256AA" w:rsidRPr="000B5AEF" w:rsidRDefault="00A256AA" w:rsidP="00B271EF">
      <w:pPr>
        <w:spacing w:line="240" w:lineRule="auto"/>
      </w:pPr>
      <w:r w:rsidRPr="000B5AEF">
        <w:t>Occupation was examined in</w:t>
      </w:r>
      <w:r w:rsidR="00910A54">
        <w:t xml:space="preserve"> 13 inequality relationships</w:t>
      </w:r>
      <w:r w:rsidRPr="000B5AEF">
        <w:t xml:space="preserve"> </w:t>
      </w:r>
      <w:r w:rsidR="00910A54">
        <w:t xml:space="preserve">across </w:t>
      </w:r>
      <w:r w:rsidRPr="000B5AEF">
        <w:t xml:space="preserve">11 articles: prevalence (n=6), depression score (n=1), suicidal ideation (n=1), parasuicide (n=4), suicide (n=1). </w:t>
      </w:r>
      <w:r w:rsidR="003C64F9">
        <w:t xml:space="preserve">Among these, 3 were classified as having moderate risk of bias, 9 as having serious risk of bias, and 1 as having unclear risk of bias. </w:t>
      </w:r>
      <w:r w:rsidRPr="000B5AEF">
        <w:t>While no trend was seen across between depression frequency and occupation status/levels</w:t>
      </w:r>
      <w:r w:rsidRPr="000B5AEF">
        <w:fldChar w:fldCharType="begin"/>
      </w:r>
      <w:r w:rsidR="00825AF5">
        <w:instrText xml:space="preserve"> ADDIN ZOTERO_ITEM CSL_CITATION {"citationID":"mbJ55FT2","properties":{"formattedCitation":"(1,3,9,12,16,17)","plainCitation":"(1,3,9,12,16,17)"},"citationItems":[{"id":1881,"uris":["http://zotero.org/groups/303313/items/TIVJT349"],"uri":["http://zotero.org/groups/303313/items/TIVJT349"],"itemData":{"id":1881,"type":"article-journal","title":"Gender differences in the effects of urban neighborhood on depressive symptoms in Jamaica","container-title":"Revista Panamericana De Salud Pública = Pan American Journal of Public Health","page":"385-392","volume":"34","issue":"6","source":"PubMed","abstract":"OBJECTIVE: To explore the mental health effects of the urban neighborhood on men and women in Jamaica and the implications for urban planning and social development.\nMETHODS: A cross-sectional household sample of 2 848 individuals 15-74 years of age obtained from the Jamaica Health and Lifestyle Survey 2007-2008 was analyzed. Secondary analysis was undertaken by developing composite scores to describe observer recorded neighborhood features, including infrastructure, amenities/services, physical conditions, community socioeconomic status, and green spaces around the home. Depressive symptoms were assessed using the Diagnostic and Statistical Manual of Mental Disorders (DSM-IV). Bivariate and multivariate methods were used to explore the associations among gender, neighborhood factors, and risk of depressive symptoms.\nRESULTS: While no associations were found among rural residents, urban neighborhoods were associated with increased risk of depressive symptoms. Among males, residing in a neighborhood with poor infrastructure increased risk; among females, residing in an informal community/unplanned neighborhood increased risk.\nCONCLUSIONS: The urban neighborhood contributes to the risk of depression symptomatology in Jamaica, with different environmental stressors affecting men and women. Urban and social planners need to consider the physical environment when developing health interventions in urban settings, particularly in marginalized communities.","ISSN":"1680-5348","note":"PMID: 24569966","journalAbbreviation":"Rev. Panam. Salud Publica","language":"eng","author":[{"family":"Mullings","given":"Jasneth Asher"},{"family":"McCaw-Binns","given":"Affette Michelle"},{"family":"Archer","given":"Carol"},{"family":"Wilks","given":"Rainford"}],"issued":{"date-parts":[["2013",12]]},"PMID":"24569966"}},{"id":1897,"uris":["http://zotero.org/groups/303313/items/JQ9IZBMM"],"uri":["http://zotero.org/groups/303313/items/JQ9IZBMM"],"itemData":{"id":1897,"type":"article-journal","title":"Depression and the nature of Trinidadian family practice: a cross-sectional study","container-title":"BMC family practice","page":"25","volume":"8","source":"PubMed","abstract":"BACKGROUND: Depression is the most common mental disorder; in an ambulatory-care setting 5 to 10% of patients meet the criteria for major depression. Despite extensive documentation in primary care internationally, Trinidadian studies published on depression have been primarily hospital-based and focussed on suicide. The objectives of this study were to determine the prevalence of depression, the variables associated with depression and the commonest reason for the encounter (RFE) among adult patients attending Trinidadian fee-for-service family practice?\nMETHODS: This was a cross-sectional descriptive survey of consecutive patients taken from a stratified random sample of family practices in the north-west region of Trinidad. To measure depression the Zung scale was modified for use as a brief diagnostic tool. This modified Zung scale, when tested against a psychiatric interview, revealed that at a cut off point of 60, the scale had a specificity of 94% (95% CI 87-100), a sensitivity of 60% (95% CI 45-75), and a likelihood ratio for a positive test result of 10 (95% CI 6-42).\nRESULTS: 508 patients from 28 practices participated; a response rate of 85%. Participants were primarily younger 18-49 years (66.7%), female (69.5%), and educated, with 72.8% having received a secondary school, technical school or university education. Sixty-five (12.8%) of the respondents (95% CI 9.9-15.7) were determined to be depressed. Chi-square analysis revealed no statistically significant association between depression and age, ethnicity, education levels, occupation or marital status (p &gt; 0.05). Binary logistic regression indicated that the likelihood of being depressed (p &lt; 0.05) decreased with the increasing age of the patient and was inversely proportional to patient's achieved level of education; and that patients not presently in a relationship were more likely to be depressed than patients who were currently in a relationship. The 508 participants had 630 RFE, with 'check-ups' (17.5%) being the commonest, followed by joint pains (13.4%) and upper respiratory infections (10.5%).\nCONCLUSION: The Trinidadian family physician has to maintain a high index of suspicion in the knowledge that as many as one of every eight adult patients may be depressed and that younger patients of lower educational status who were not currently in a relationship were more likely to be depressed.","DOI":"10.1186/1471-2296-8-25","ISSN":"1471-2296","note":"PMID: 17462096\nPMCID: PMC1866350","shortTitle":"Depression and the nature of Trinidadian family practice","journalAbbreviation":"BMC Fam Pract","language":"eng","author":[{"family":"Maharaj","given":"Rohan G."}],"issued":{"date-parts":[["2007"]]},"PMID":"17462096","PMCID":"PMC1866350"}},{"id":1901,"uris":["http://zotero.org/groups/303313/items/ZR4MZ24R"],"uri":["http://zotero.org/groups/303313/items/ZR4MZ24R"],"itemData":{"id":1901,"type":"article-journal","title":"Social and gender inequalities in depressive symptoms among urban older adults of latin america and the Caribbean","container-title":"The Journals of Gerontology. Series B, Psychological Sciences and Social Sciences","page":"S226-236","volume":"62","issue":"4","source":"PubMed","abstract":"OBJECTIVE: This study examined gender differences in depression by examining differential exposure and vulnerability to socioeconomic factors during the life course.\nMETHODS: The data used for the analyses originated from a cross-national survey of older adults living in seven large Latin American cities. We examined associations between depressive symptomatology and socioeconomic conditions and health indicators in childhood, adulthood, and old age. We used the Geriatric Depression Scale to classify respondents with high levels of depressive symptoms.\nRESULT: The prevalence of depression in the urban population of Latin America was relatively low, ranging across cities from 0.4 to 5.2% in men and from 0.3 to 9.5% in women. Women were more exposed to social and material disadvantages during their life course than men but were not more vulnerable to them than men. Current socioeconomic conditions and health status as well as functional disabilities mainly accounted for gender differences in the prevalence of depression. Additionally, poor health and hunger during childhood, as well as illiteracy or lack of education, were associated with depression in both men and women.\nDISCUSSION: Cumulative life course exposure to social and material disadvantage and current material, social, and health conditions explain the higher frequency of depression in women.","ISSN":"1079-5014","note":"PMID: 17673536","journalAbbreviation":"J Gerontol B Psychol Sci Soc Sci","language":"eng","author":[{"family":"Alvarado","given":"Beatriz Eugenia"},{"family":"Zunzunegui","given":"Maria Victoria"},{"family":"Béland","given":"Francois"},{"family":"Sicotte","given":"Maryline"},{"family":"Tellechea","given":"Lourdes"}],"issued":{"date-parts":[["2007",7]]},"PMID":"17673536"}},{"id":1968,"uris":["http://zotero.org/groups/303313/items/NGV2XBWG"],"uri":["http://zotero.org/groups/303313/items/NGV2XBWG"],"itemData":{"id":1968,"type":"article-journal","title":"Factors associated with depression in students at The University of the West Indies, Mona, Jamaica","container-title":"The West Indian Medical Journal","page":"21-27","volume":"58","issue":"1","source":"PubMed","abstract":"OBJECTIVE: This project examines the factors associated with depression in students attending the University of the West Indies, Mona Campus.\nMETHOD: Students enrolled in the Foundation courses during the first and second semesters of the 2005/2006 academic year were administered the Brief Screen for Depression as well as a demographic questionnaire as part of a larger study.\nRESULTS: A wide cross-section of the university population was sampled (n = 690; 252 from semester one, 438 from semester two; 77% females, 23% males; age 16-62 years, median = 20 years, mean = 23.4 years +/- 7.4). Nearly 40% of students scored in the clinically depressed range. Students in the December wave of data collection had higher depression scores than those in the January wave. Consistent with international research, females reported significantly higher levels of depressive symptoms. Married students reported significantly lower depression scores than students in visiting relationships. Students who were combining employment and school reported lower depression scores than those who were not employed. Maternal education significantly influenced students' levels of depression such that students whose mothers had university or other tertiary education had lower depression scores while those whose mothers had primary or lower education had the highest depression scores. Students with a chronic condition or a disability scored higher than those without such problems on all three measures of depression.\nCONCLUSION: Depression may be a significant problem in students at The University of the West Indies, Mona campus.","ISSN":"0043-3144","note":"PMID: 19565995","journalAbbreviation":"West Indian Med J","language":"eng","author":[{"family":"Lowe","given":"G. A."},{"family":"Lipps","given":"G. E."},{"family":"Young","given":"R."}],"issued":{"date-parts":[["2009",1]]},"PMID":"19565995"}},{"id":1976,"uris":["http://zotero.org/groups/303313/items/6GTJBBFZ"],"uri":["http://zotero.org/groups/303313/items/6GTJBBFZ"],"itemData":{"id":1976,"type":"article-journal","title":"Depression and its associated factors among patients attending chronic disease clinics in southwest Trinidad","container-title":"The West Indian Medical Journal","page":"369-374","volume":"54","issue":"6","source":"PubMed","abstract":"This study determined the prevalence of depression and associated factors, among patients attending chronic disease clinics in Southwest Trinidad. This was a cross-sectional survey using a sample of consecutive patients at four large clinics. To determine the presence of depression, an interviewer-applied modified Zung Scale was validated The modified Zung scale, at the cut-off index of 60, has a sensitivity of 60% and a specificity of 94%. Seven hundred and thirty-four completed questionnaires were received, a response rate of 76%. The patients were primarily Indo-Trinidadian (70%), over 50 years (76.4%) and female (72.3%). The prevalence of depression was 28.3%. There were statistically significant differences in the level of depression by age, gender, educational level achieved and occupation (p &lt; 0.05). There were also statistically significant differences in the level of depression by the number of presenting complaints, the number of chronic diseases, the presence of arthritis, the presence of diabetes mellitus with another chronic disease and the presence of ischaemic heart disease (p &lt; 0.05). No significant differences were found with respect to ethnicity (p = 0.97) or the presence of diabetes mellitus by itself (p = 0.34). Results of logistic regression indicate that the independent predictors of depression (p &lt; 0.05) were the level of education achieved, those with higher levels of education had less depression; the number of presenting complaints, those with more presenting complaints were more likely to be depressed and the presence of arthritis and female gender. It is imperative that policy be developed to address the mental health problems of patients attending these chronic disease clinics.","ISSN":"0043-3144","note":"PMID: 16642653","journalAbbreviation":"West Indian Med J","language":"eng","author":[{"family":"Maharaj","given":"R. G."},{"family":"Reid","given":"S. D."},{"family":"Misir","given":"A."},{"family":"Simeon","given":"D. T."}],"issued":{"date-parts":[["2005",12]]},"PMID":"16642653"}},{"id":1980,"uris":["http://zotero.org/groups/303313/items/ZVEQM6Q3"],"uri":["http://zotero.org/groups/303313/items/ZVEQM6Q3"],"itemData":{"id":1980,"type":"article-journal","title":"Depressive symptoms and risk factors among perimenopausal women","container-title":"Puerto Rico Health Sciences Journal","page":"207-210","volume":"24","issue":"3","source":"PubMed","abstract":"BACKGROUND: Several studies indicate that approximately 4.6% of the Puerto Rican Population has been affected by depression at some time in their life. Perimenopausal women have been one of the most frequently mentioned population in scientific literature prone to develop depression. Sociodemographic factors along with medical history have been hypothesized to be associated with the development of depression. This study has the purpose to know the prevalence of depressive symptoms in a sample of women age 40 to 55 years attending a gynecological outpatient clinic in the Medical Sciences Campus of the University of Puerto Rico. We also want to identify sociodemographic risk factors that can predispose these women to develop depressive symptoms.\nMETHOD: A cross sectional study was done during the months of June 2000 thru December 2000. Female subjects age 40 to 55 selected by availability. The Zung Self-Rating Depression Scale (1995 Spanish Version) and a questionnaire were administered to each subject. Results. The overall prevalence of depressive symptoms in this sample of 64 women was 39.1%. Among the variables considered as possible associated risk factors for the development of depressive symptoms, educational level, prior visit to a mental health professional or a spiritual guide, and prior diagnosis of depression and antidepressant use were of statistical significance.\nDISCUSSION: A high prevalence of depressive symptoms was found in this sample. As reported in other studies, higher educational level is a protective factor against depression. Contrary of other studies, no association is found between depression and other sociodemographic and medial factors.","ISSN":"0738-0658","note":"PMID: 16329684","journalAbbreviation":"P R Health Sci J","language":"eng","author":[{"family":"Suau","given":"Gloria M."},{"family":"Normandia","given":"Ramses"},{"family":"Rodriguez","given":"Rafael"},{"family":"Romaguera","given":"Josefina"},{"family":"Segarra","given":"Lillian"}],"issued":{"date-parts":[["2005",9]]},"PMID":"16329684"}}],"schema":"https://github.com/citation-style-language/schema/raw/master/csl-citation.json"} </w:instrText>
      </w:r>
      <w:r w:rsidRPr="000B5AEF">
        <w:fldChar w:fldCharType="separate"/>
      </w:r>
      <w:r w:rsidR="00825AF5" w:rsidRPr="00825AF5">
        <w:rPr>
          <w:rFonts w:ascii="Calibri" w:hAnsi="Calibri"/>
        </w:rPr>
        <w:t>(1,3,9,12,16,17)</w:t>
      </w:r>
      <w:r w:rsidRPr="000B5AEF">
        <w:fldChar w:fldCharType="end"/>
      </w:r>
      <w:r w:rsidRPr="000B5AEF">
        <w:t>, unemployed persons tended to have sli</w:t>
      </w:r>
      <w:r w:rsidR="0021586C">
        <w:t xml:space="preserve">ghtly higher depression scores </w:t>
      </w:r>
      <w:r w:rsidRPr="000B5AEF">
        <w:t>and more suicidal ideation (OR 1.4, 95%CI 1.0-1.8) than employed persons in Jamaica and Puerto Rico respectively.</w:t>
      </w:r>
      <w:r w:rsidRPr="000B5AEF">
        <w:fldChar w:fldCharType="begin"/>
      </w:r>
      <w:r w:rsidR="00825AF5">
        <w:instrText xml:space="preserve"> ADDIN ZOTERO_ITEM CSL_CITATION {"citationID":"iLbv9inc","properties":{"formattedCitation":"(17,18)","plainCitation":"(17,18)"},"citationItems":[{"id":1968,"uris":["http://zotero.org/groups/303313/items/NGV2XBWG"],"uri":["http://zotero.org/groups/303313/items/NGV2XBWG"],"itemData":{"id":1968,"type":"article-journal","title":"Factors associated with depression in students at The University of the West Indies, Mona, Jamaica","container-title":"The West Indian Medical Journal","page":"21-27","volume":"58","issue":"1","source":"PubMed","abstract":"OBJECTIVE: This project examines the factors associated with depression in students attending the University of the West Indies, Mona Campus.\nMETHOD: Students enrolled in the Foundation courses during the first and second semesters of the 2005/2006 academic year were administered the Brief Screen for Depression as well as a demographic questionnaire as part of a larger study.\nRESULTS: A wide cross-section of the university population was sampled (n = 690; 252 from semester one, 438 from semester two; 77% females, 23% males; age 16-62 years, median = 20 years, mean = 23.4 years +/- 7.4). Nearly 40% of students scored in the clinically depressed range. Students in the December wave of data collection had higher depression scores than those in the January wave. Consistent with international research, females reported significantly higher levels of depressive symptoms. Married students reported significantly lower depression scores than students in visiting relationships. Students who were combining employment and school reported lower depression scores than those who were not employed. Maternal education significantly influenced students' levels of depression such that students whose mothers had university or other tertiary education had lower depression scores while those whose mothers had primary or lower education had the highest depression scores. Students with a chronic condition or a disability scored higher than those without such problems on all three measures of depression.\nCONCLUSION: Depression may be a significant problem in students at The University of the West Indies, Mona campus.","ISSN":"0043-3144","note":"PMID: 19565995","journalAbbreviation":"West Indian Med J","language":"eng","author":[{"family":"Lowe","given":"G. A."},{"family":"Lipps","given":"G. E."},{"family":"Young","given":"R."}],"issued":{"date-parts":[["2009",1]]},"PMID":"19565995"}},{"id":1944,"uris":["http://zotero.org/groups/303313/items/MDBSKSA8"],"uri":["http://zotero.org/groups/303313/items/MDBSKSA8"],"itemData":{"id":1944,"type":"article-journal","title":"Suicide ideation, plans, and attempts among general practice patients with chronic health conditions in Puerto Rico","container-title":"International Journal of General Medicine","page":"197-205","volume":"4","source":"PubMed","abstract":"BACKGROUND: Little is known about suicidal ideation among general practice patients in Puerto Rico. In this study we examined the rates, severity, and correlates of suicidal ideation, plans, and attempts among general practice patients with chronic illnesses. This is important in targeting appropriate interventions and management approaches to minimize and prevent suicide.\nMETHODS: We screened patients with chronic physical conditions at general practices. Suicidal ideation was assessed with the suicidality module of the Mini International Neuropsychiatric Interview. Major depression was assessed with the Patient Health Questionnaire depression module. The relationship between sociodemographic factors, depression and suicidal ideation was examined with multiple logistic regression analysis. Among the subgroup that acknowledged suicidal ideation, we used multinomial logistic regression analysis to estimate simultaneously the multivariate associations of depression and sociodemographic factors with suicidality risk levels.\nRESULTS: Of the 2068 patients screened, 15.4% acknowledged recent suicidal ideation. Among this group, 8.6% reported passive ideation, 3.7% active ideation without a plan, and 3.1% active ideation with a plan or attempt. According to multivariate logistic regression, suicidal ideation was higher among patients with moderately severe depression and severe depression than for those with milder symptoms. Patients aged 64 years or younger were over one and a half times more likely to acknowledge suicidal ideation than those aged 65 years and older. Compared with patients having a college degree, those with lower education had a twofold higher risk of suicidal ideation. Multinomial logistic regression analysis indicated that severe depression was associated with a higher likelihood of having a suicide plan or attempt.\nCONCLUSION: The findings of this study suggest that public health strategies focusing on the systematic identification of patients with increased depression severity and the implementation of evidence-based depression treatments are relevant for minimizing and preventing suicidal behavior among general practice patients with chronic health conditions.","DOI":"10.2147/IJGM.S17156","ISSN":"1178-7074","note":"PMID: 21475631\nPMCID: PMC3068880","journalAbbreviation":"Int J Gen Med","language":"eng","author":[{"family":"Vera","given":"Mildred"},{"family":"Reyes-Rabanillo","given":"María L."},{"family":"Huertas","given":"Sarah"},{"family":"Juarbe","given":"Deborah"},{"family":"Pérez-Pedrogo","given":"Coralee"},{"family":"Huertas","given":"Aracelis"},{"family":"Peña","given":"Marisol"}],"issued":{"date-parts":[["2011"]]},"PMID":"21475631","PMCID":"PMC3068880"}}],"schema":"https://github.com/citation-style-language/schema/raw/master/csl-citation.json"} </w:instrText>
      </w:r>
      <w:r w:rsidRPr="000B5AEF">
        <w:fldChar w:fldCharType="separate"/>
      </w:r>
      <w:r w:rsidR="00825AF5" w:rsidRPr="00825AF5">
        <w:rPr>
          <w:rFonts w:ascii="Calibri" w:hAnsi="Calibri"/>
        </w:rPr>
        <w:t>(17,18)</w:t>
      </w:r>
      <w:r w:rsidRPr="000B5AEF">
        <w:fldChar w:fldCharType="end"/>
      </w:r>
      <w:r w:rsidRPr="000B5AEF">
        <w:t xml:space="preserve"> Similarly, studies examining parasuicide showed a trend of higher parasuicide occurrences among persons who are unemployed or in lower-level occupations.</w:t>
      </w:r>
      <w:r w:rsidRPr="000B5AEF">
        <w:fldChar w:fldCharType="begin"/>
      </w:r>
      <w:r w:rsidR="00825AF5">
        <w:instrText xml:space="preserve"> ADDIN ZOTERO_ITEM CSL_CITATION {"citationID":"2mfnjo50pn","properties":{"formattedCitation":"{\\rtf (14,18\\uc0\\u8211{}20)}","plainCitation":"(14,18–20)"},"citationItems":[{"id":1869,"uris":["http://zotero.org/groups/303313/items/472WTMUH"],"uri":["http://zotero.org/groups/303313/items/472WTMUH"],"itemData":{"id":1869,"type":"article-journal","title":"Tentativa de suicidio en la población mayor de 15 años durante el bienio 2011-2012","container-title":"MEDISAN","page":"6072-6079","volume":"17","issue":"10","source":"SciELO","ISSN":"1029-3019","author":[{"family":"Veranes","given":"Mariela Chacón"},{"family":"Sánchez","given":"Alexander Galán"},{"family":"Alvarez","given":"Guerra"},{"family":"María","given":"Luisa"},{"family":"Laera","given":"Yoandria Marín"},{"family":"Naranjo","given":"Julio Núñez"}],"issued":{"date-parts":[["2013",10]]}}},{"id":1930,"uris":["http://zotero.org/groups/303313/items/SB4T466D"],"uri":["http://zotero.org/groups/303313/items/SB4T466D"],"itemData":{"id":1930,"type":"article-journal","title":"Characteristics of a French African Caribbean Epidemiological Psychiatric Sample with a History of Suicide Attempt","container-title":"Suicide and Life-Threatening Behavior","page":"720-727","volume":"38","issue":"6","source":"Wiley Online Library","abstract":"Research on vulnerability factors among ethnic groups, independent of primary psychiatric diagnosis, may help to identify groups at risk of suicidal behavior. French African Caribbean general psychiatric patients (N = 362) were recruited consecutively and independently of the primary psychiatric diagnosis. Demographic and clinical characteristics and lifetime history of suicide attempts were recorded. Sixty-five patients (18%) had a history of at least one suicide attempt. Presence of professional qualifications, children, poor social contacts, treatment with benzodiazepine at inclusion, and poor treatment compliance were all associated with a lifetime history of suicide attempts.","DOI":"10.1521/suli.2008.38.6.720","ISSN":"1943-278X","language":"en","author":[{"family":"Slama","given":"Fréaadéric"},{"family":"Dehurtevent","given":"Bénédicte"},{"family":"Even","given":"Jean-Daniel"},{"family":"Charles-Nicolas","given":"Aimé"},{"family":"Ballon","given":"Nicolas"},{"family":"Slama","given":"Rémy"}],"issued":{"date-parts":[["2008",12,1]]}}},{"id":1925,"uris":["http://zotero.org/groups/303313/items/FJQ4HT5Q"],"uri":["http://zotero.org/groups/303313/items/FJQ4HT5Q"],"itemData":{"id":1925,"type":"article-journal","title":"Prevalence of and risk factors for lifetime suicide attempts among Caribbean people in the French West Indies","container-title":"Psychiatry Research","page":"271-274","volume":"190","issue":"2-3","source":"PubMed","abstract":"It has been suggested that Black people show lower suicidality than White people. The few conflicting studies estimating lifetime prevalence of suicide attempts in Caribbean populations were mainly carried out in the UK and the USA. Our aim was to investigate the prevalence of lifetime suicide attempts among the French Caribbean general population still living in the West Indies. As part of an international epidemiological multicenter study under the authority of the World Health Organization French Collaborating Centre, we interviewed 887 individuals selected from the general population in the Caribbean island of Martinique, using the Mini International Neuropsychiatric Interview. Among the interviewed individuals, 4.4% (N=39) reported having attempted suicide. Younger age, lifetime diagnoses of major mood disorder, panic disorder and alcohol dependence were all associated with a lifetime history of suicide attempts. Lifetime prevalence of suicide attempts among the French Caribbean general population was almost half as much as that measured in continental France.","DOI":"10.1016/j.psychres.2011.08.007","ISSN":"0165-1781","note":"PMID: 21906819","journalAbbreviation":"Psychiatry Res","language":"eng","author":[{"family":"Slama","given":"Frédéric"},{"family":"Merle","given":"Sylvie"},{"family":"Ursulet","given":"Gilbert"},{"family":"Charles-Nicolas","given":"Aimé"},{"family":"Ballon","given":"Nicolas"}],"issued":{"date-parts":[["2011",12,30]]},"PMID":"21906819"}},{"id":1944,"uris":["http://zotero.org/groups/303313/items/MDBSKSA8"],"uri":["http://zotero.org/groups/303313/items/MDBSKSA8"],"itemData":{"id":1944,"type":"article-journal","title":"Suicide ideation, plans, and attempts among general practice patients with chronic health conditions in Puerto Rico","container-title":"International Journal of General Medicine","page":"197-205","volume":"4","source":"PubMed","abstract":"BACKGROUND: Little is known about suicidal ideation among general practice patients in Puerto Rico. In this study we examined the rates, severity, and correlates of suicidal ideation, plans, and attempts among general practice patients with chronic illnesses. This is important in targeting appropriate interventions and management approaches to minimize and prevent suicide.\nMETHODS: We screened patients with chronic physical conditions at general practices. Suicidal ideation was assessed with the suicidality module of the Mini International Neuropsychiatric Interview. Major depression was assessed with the Patient Health Questionnaire depression module. The relationship between sociodemographic factors, depression and suicidal ideation was examined with multiple logistic regression analysis. Among the subgroup that acknowledged suicidal ideation, we used multinomial logistic regression analysis to estimate simultaneously the multivariate associations of depression and sociodemographic factors with suicidality risk levels.\nRESULTS: Of the 2068 patients screened, 15.4% acknowledged recent suicidal ideation. Among this group, 8.6% reported passive ideation, 3.7% active ideation without a plan, and 3.1% active ideation with a plan or attempt. According to multivariate logistic regression, suicidal ideation was higher among patients with moderately severe depression and severe depression than for those with milder symptoms. Patients aged 64 years or younger were over one and a half times more likely to acknowledge suicidal ideation than those aged 65 years and older. Compared with patients having a college degree, those with lower education had a twofold higher risk of suicidal ideation. Multinomial logistic regression analysis indicated that severe depression was associated with a higher likelihood of having a suicide plan or attempt.\nCONCLUSION: The findings of this study suggest that public health strategies focusing on the systematic identification of patients with increased depression severity and the implementation of evidence-based depression treatments are relevant for minimizing and preventing suicidal behavior among general practice patients with chronic health conditions.","DOI":"10.2147/IJGM.S17156","ISSN":"1178-7074","note":"PMID: 21475631\nPMCID: PMC3068880","journalAbbreviation":"Int J Gen Med","language":"eng","author":[{"family":"Vera","given":"Mildred"},{"family":"Reyes-Rabanillo","given":"María L."},{"family":"Huertas","given":"Sarah"},{"family":"Juarbe","given":"Deborah"},{"family":"Pérez-Pedrogo","given":"Coralee"},{"family":"Huertas","given":"Aracelis"},{"family":"Peña","given":"Marisol"}],"issued":{"date-parts":[["2011"]]},"PMID":"21475631","PMCID":"PMC3068880"}}],"schema":"https://github.com/citation-style-language/schema/raw/master/csl-citation.json"} </w:instrText>
      </w:r>
      <w:r w:rsidRPr="000B5AEF">
        <w:fldChar w:fldCharType="separate"/>
      </w:r>
      <w:r w:rsidR="00825AF5" w:rsidRPr="00825AF5">
        <w:rPr>
          <w:rFonts w:ascii="Calibri" w:hAnsi="Calibri" w:cs="Times New Roman"/>
          <w:szCs w:val="24"/>
        </w:rPr>
        <w:t>(14,18–20)</w:t>
      </w:r>
      <w:r w:rsidRPr="000B5AEF">
        <w:fldChar w:fldCharType="end"/>
      </w:r>
      <w:r w:rsidRPr="000B5AEF">
        <w:t xml:space="preserve"> In contrast, suicide was reported to be committed in Jamaica more frequently among by persons holding more professional occupations rather than those holding lower-level positions such as clerks, agricultural workers, and shop workers.</w:t>
      </w:r>
      <w:r w:rsidRPr="000B5AEF">
        <w:fldChar w:fldCharType="begin"/>
      </w:r>
      <w:r w:rsidR="000A722E">
        <w:instrText xml:space="preserve"> ADDIN ZOTERO_ITEM CSL_CITATION {"citationID":"433d89i4f","properties":{"formattedCitation":"(21)","plainCitation":"(21)"},"citationItems":[{"id":1952,"uris":["http://zotero.org/groups/303313/items/4TU78WG5"],"uri":["http://zotero.org/groups/303313/items/4TU78WG5"],"itemData":{"id":1952,"type":"article-journal","title":"The epidemiology of suicide in Jamaica 2002-2010: rates and patterns","container-title":"The West Indian Medical Journal","page":"509-515","volume":"61","issue":"5","source":"PubMed","abstract":"OBJECTIVE: Suicide is increasingly recognized as a worldwide problem. There is a paucity of quality data pertaining to suicide in developing countries. Epidemiological analysis of suicide data elucidates prevailing patterns that facilitate risk factor identification and the development of germane programmatic responses. This paper analyses temporal variations in suicide rates for the years 2002-2010 in Jamaica and describes the sociodemographic profile of cases and method of suicide for the latter four years.\nMETHOD: Data pertaining to suicides were extracted from the police (The Jamaica Constabulary Force) records. These were summarized and analysed with respect to person, place and time. Population statistics for the computation of rates were obtained from publications of the Statistical Institute of Jamaica. Age-standardized rates were generated for comparison of trends over time. Poisson and binomial probabilities were used to determine statistically significant differences in rates.\nRESULTS: Suicide rates in Jamaica have remained relatively stable for the period reviewed with mean overall annual incidence of 2.1 per 100 000 population. Rates for males were significantly higher than those for females. The majority (90.4%) of suicide cases were males. A trend for higher rates of suicide was generally noted in the 25-34-year and the 75-year and over age groups. Hanging was the main method used to commit suicide (77.5%).\nCONCLUSIONS: Age-adjusted rates of suicide indicate no significant changes in Jamaica over the period 2002 to 2010. Continued surveillance of suicide as well as improved recording of the circumstances surrounding suicides are recommended to promote greater understanding of suicides and this will ultimately inform intervention strategies.","ISSN":"0043-3144","note":"PMID: 23441374","shortTitle":"The epidemiology of suicide in Jamaica 2002-2010","journalAbbreviation":"West Indian Med J","language":"eng","author":[{"family":"Abel","given":"W. D."},{"family":"James","given":"K."},{"family":"Bridgelal-Nagassar","given":"R."},{"family":"Holder-Nevins","given":"D."},{"family":"Eldemire","given":"H."},{"family":"Thompson","given":"E."},{"family":"Sewell","given":"C."}],"issued":{"date-parts":[["2012",8]]},"PMID":"23441374"}}],"schema":"https://github.com/citation-style-language/schema/raw/master/csl-citation.json"} </w:instrText>
      </w:r>
      <w:r w:rsidRPr="000B5AEF">
        <w:fldChar w:fldCharType="separate"/>
      </w:r>
      <w:r w:rsidR="000A722E" w:rsidRPr="000A722E">
        <w:rPr>
          <w:rFonts w:ascii="Calibri" w:hAnsi="Calibri"/>
        </w:rPr>
        <w:t>(21)</w:t>
      </w:r>
      <w:r w:rsidRPr="000B5AEF">
        <w:fldChar w:fldCharType="end"/>
      </w:r>
      <w:r w:rsidRPr="000B5AEF">
        <w:t xml:space="preserve"> </w:t>
      </w:r>
    </w:p>
    <w:p w14:paraId="4294A8A8" w14:textId="77777777" w:rsidR="00C82698" w:rsidRPr="002D6728" w:rsidRDefault="00C82698" w:rsidP="00B271EF">
      <w:pPr>
        <w:keepNext/>
        <w:keepLines/>
        <w:spacing w:before="40" w:after="0" w:line="240" w:lineRule="auto"/>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Religion</w:t>
      </w:r>
    </w:p>
    <w:p w14:paraId="5C170A39" w14:textId="5B291609" w:rsidR="00C82698" w:rsidRDefault="00C82698" w:rsidP="00B271EF">
      <w:pPr>
        <w:spacing w:line="240" w:lineRule="auto"/>
      </w:pPr>
      <w:r w:rsidRPr="000B5AEF">
        <w:t xml:space="preserve">Religion was examined in </w:t>
      </w:r>
      <w:r w:rsidR="00910A54">
        <w:t xml:space="preserve">7 inequality relationships across </w:t>
      </w:r>
      <w:r w:rsidRPr="000B5AEF">
        <w:t>5 articles: prevalence (n=2), depression score (n=1), suicidal ideation (n=2), parasuicide (n=2).</w:t>
      </w:r>
      <w:r w:rsidR="003C64F9">
        <w:t xml:space="preserve"> All 7 relationships were classified as having serious risk of bias.</w:t>
      </w:r>
      <w:r w:rsidRPr="000B5AEF">
        <w:t xml:space="preserve"> Overall, an inverse relationship was seen between religion and the four outcome variables. Though no assoc</w:t>
      </w:r>
      <w:r w:rsidR="00AA58EE">
        <w:t>iation was seen across religio</w:t>
      </w:r>
      <w:r w:rsidR="00534A67">
        <w:t>n</w:t>
      </w:r>
      <w:r w:rsidRPr="000B5AEF">
        <w:fldChar w:fldCharType="begin"/>
      </w:r>
      <w:r w:rsidR="00825AF5">
        <w:instrText xml:space="preserve"> ADDIN ZOTERO_ITEM CSL_CITATION {"citationID":"98r5ksmuo","properties":{"formattedCitation":"(4)","plainCitation":"(4)"},"citationItems":[{"id":1966,"uris":["http://zotero.org/groups/303313/items/XPTAWQ2I"],"uri":["http://zotero.org/groups/303313/items/XPTAWQ2I"],"itemData":{"id":1966,"type":"article-journal","title":"Depression among adolescents, aged 13-19 years, attending secondary schools in Trinidad: prevalence and associated factors","container-title":"The West Indian Medical Journal","page":"352-359","volume":"57","issue":"4","source":"PubMed","abstract":"OBJECTIVE: To determine the prevalence of depression and psychosocial factors associated with depression in secondary school students in Trinidad\nMETHODS: This was a cross-sectional study of a stratified random sample of public secondary schools utilizing a modified pre-tested self-administered Beck Depression Inventory (BDI) to detect depression in students aged 13-19 years in Trinidad.\nRESULTS: In this study, 1290 students participated, a response rate of 79.6%; 43% were aged 13-15 years; 53.6% were Indo-Trinidadians; 82.5% were attending co-educational schools and 70.6% lived with both parents. The prevalence of depression was 25.3% +/- 2.37%. Chi-square analysis revealed statistically significant associations between depression and the categories of age, gender, living arrangements and school type. Similar findings were observed for respondents who admitted to cigarette and alcohol use or to being afraid of or being injured by their parent (p &lt; 0.05). Logistic regression indicated that females were 1.7 times as likely to be depressed when compared with males; respondents not living with both parents were 1.5 times as likely to be depressed as those who were. Respondents reporting that they were afraid of parents or of being injured by parents were three times as likely to be depressed as respondents who had not had those experiences.\nCONCLUSIONS: One out of every four secondary school students in Trinidad was found to have significant depression. There were strong associations between depression and age, gender, school type and family structure. This study identifies that many adolescents experience violence in the home and those who did were more likely to be depressed.","ISSN":"0043-3144","note":"PMID: 19566015","shortTitle":"Depression among adolescents, aged 13-19 years, attending secondary schools in Trinidad","journalAbbreviation":"West Indian Med J","language":"eng","author":[{"family":"Maharaj","given":"R. G."},{"family":"Alli","given":"F."},{"family":"Cumberbatch","given":"K."},{"family":"Laloo","given":"P."},{"family":"Mohammed","given":"S."},{"family":"Ramesar","given":"A."},{"family":"Rampersad","given":"N."},{"family":"Roopnarinesingh","given":"N."},{"family":"Ramtahal","given":"I."}],"issued":{"date-parts":[["2008",9]]},"PMID":"19566015"}}],"schema":"https://github.com/citation-style-language/schema/raw/master/csl-citation.json"} </w:instrText>
      </w:r>
      <w:r w:rsidRPr="000B5AEF">
        <w:fldChar w:fldCharType="separate"/>
      </w:r>
      <w:r w:rsidR="00825AF5" w:rsidRPr="00825AF5">
        <w:rPr>
          <w:rFonts w:ascii="Calibri" w:hAnsi="Calibri"/>
        </w:rPr>
        <w:t>(4)</w:t>
      </w:r>
      <w:r w:rsidRPr="000B5AEF">
        <w:fldChar w:fldCharType="end"/>
      </w:r>
      <w:r w:rsidRPr="000B5AEF">
        <w:t>, a higher prevalence of depression and depression score was found in Trinidad adolescents who participate in fewer religious behaviours, such as prayer (19% vs 11% prevalence; x=59 vs x=64</w:t>
      </w:r>
      <w:r w:rsidR="00F30D35">
        <w:t xml:space="preserve"> </w:t>
      </w:r>
      <w:r w:rsidRPr="000B5AEF">
        <w:t xml:space="preserve">depression </w:t>
      </w:r>
      <w:r w:rsidRPr="000B5AEF">
        <w:lastRenderedPageBreak/>
        <w:t>score) and attendance at religious institution (15% vs 13% prevalence; x=62 vs x=61 depression score) than those who participate more often.</w:t>
      </w:r>
      <w:r w:rsidRPr="000B5AEF">
        <w:fldChar w:fldCharType="begin"/>
      </w:r>
      <w:r w:rsidR="00825AF5">
        <w:instrText xml:space="preserve"> ADDIN ZOTERO_ITEM CSL_CITATION {"citationID":"uAwVjySE","properties":{"formattedCitation":"(2)","plainCitation":"(2)"},"citationItems":[{"id":1889,"uris":["http://zotero.org/groups/303313/items/P932KEFG"],"uri":["http://zotero.org/groups/303313/items/P932KEFG"],"itemData":{"id":1889,"type":"article-journal","title":"Adolescent depression in Trinidad and Tobago","container-title":"European Child &amp; Adolescent Psychiatry","page":"30-37","volume":"15","issue":"1","source":"PubMed","abstract":"This study investigates depression in adolescents in Trinidad and Tobago and identifies any significant trends associated with its occurrence. A stratified random sample of 1.845 adolescent students from 24 schools was administered a questionnaire requesting demographic information and responses to the Reynolds Adolescent Depression Scale. In all, 14% of the sample was depressed. Depression was 2.18 times more likely to occur in females than males (17.9 % vs. 8.2 %). The peak age was 16 years with a rate of 15.9%. Both attendance at a religious institution and prayer with the family resulted in lower depression rates. Intact families had the lowest rate (11.7 %),while the reconstituted family had the highest rate (25.7 %). Individuals who had alcohol abuse in their family were 1.8 times more likely to be depressed than those without abuse. Adolescents from non-prestige schools were more likely to be depressed than those from prestige schools (p &lt; 0.01). There were no ethnic differences in depression. The findings of this study are comparable to those of developed countries and provide guidelines for the planning and development of strategies for fighting depression in developing countries.","DOI":"10.1007/s00787-006-0501-3","ISSN":"1018-8827","note":"PMID: 16514507","journalAbbreviation":"Eur Child Adolesc Psychiatry","language":"eng","author":[{"family":"Maharajh","given":"Hari D."},{"family":"Ali","given":"Akleema"},{"family":"Konings","given":"Monique"}],"issued":{"date-parts":[["2006",2]]},"PMID":"16514507"}}],"schema":"https://github.com/citation-style-language/schema/raw/master/csl-citation.json"} </w:instrText>
      </w:r>
      <w:r w:rsidRPr="000B5AEF">
        <w:fldChar w:fldCharType="separate"/>
      </w:r>
      <w:r w:rsidR="00825AF5" w:rsidRPr="00825AF5">
        <w:rPr>
          <w:rFonts w:ascii="Calibri" w:hAnsi="Calibri"/>
        </w:rPr>
        <w:t>(2)</w:t>
      </w:r>
      <w:r w:rsidRPr="000B5AEF">
        <w:fldChar w:fldCharType="end"/>
      </w:r>
      <w:r w:rsidRPr="000B5AEF">
        <w:t xml:space="preserve"> The same applies for a study examining suicidal ideation in Trinidad adolescents. Within the past six months, those who had attended a religious institution &gt;7 times reported lower ideation than those who did not attend a religious i</w:t>
      </w:r>
      <w:r w:rsidR="0021586C">
        <w:t>nstitution at all (x=26 vs x=31</w:t>
      </w:r>
      <w:r w:rsidRPr="000B5AEF">
        <w:t>) and those who had prayed with their family &gt;7 times had lower ideation than those who did not pray at all (x=23 vs x=32).</w:t>
      </w:r>
      <w:r w:rsidRPr="000B5AEF">
        <w:rPr>
          <w:rFonts w:ascii="Calibri" w:eastAsia="Times New Roman" w:hAnsi="Calibri" w:cs="Times New Roman"/>
          <w:lang w:eastAsia="en-029"/>
        </w:rPr>
        <w:fldChar w:fldCharType="begin"/>
      </w:r>
      <w:r w:rsidR="00825AF5">
        <w:rPr>
          <w:rFonts w:ascii="Calibri" w:eastAsia="Times New Roman" w:hAnsi="Calibri" w:cs="Times New Roman"/>
          <w:lang w:eastAsia="en-029"/>
        </w:rPr>
        <w:instrText xml:space="preserve"> ADDIN ZOTERO_ITEM CSL_CITATION {"citationID":"8AhPSMcY","properties":{"formattedCitation":"(6)","plainCitation":"(6)"},"citationItems":[{"id":1938,"uris":["http://zotero.org/groups/303313/items/GAI2UW39"],"uri":["http://zotero.org/groups/303313/items/GAI2UW39"],"itemData":{"id":1938,"type":"article-journal","title":"Social predictors of suicidal behaviour in adolescents in Trinidad and Tobago","container-title":"Social Psychiatry and Psychiatric Epidemiology","page":"186-191","volume":"40","issue":"3","source":"PubMed","abstract":"BACKGROUND: Previous research in Trinidad and Tobago has been limited in examining suicidal behaviours through psychological autopsy, secondary data and psychiatric populations. To date, there has been no community survey with an emphasis on causation and prevention.\nMETHODS: A total of 1,845 respondents aged 14-20 were selected in 24 schools across the country. Data were collected on socio-demographic variables and suicidal behaviour.\nRESULTS: Gender differences existed for both suicidal ideation and attempts (p&lt;0.001). Respondents from reconstituted families had higher suicidal ideation compared to other family structures (p&lt;0.001), while intact families had the lowest rate for suicide attempts (p&lt;0.01). Attendance to a religious institution lowered only suicidal ideation (p&lt;0.05), while prayer with the family lowered both suicidal ideation (p&lt;0.01) and suicide attempts (p&lt;0.001). Individuals with alcohol abuse in the family had higher suicidal ideation (p&lt;0.001) and attempts (p&lt;0.001).\nCONCLUSIONS: Significant social predictors of suicidal behaviour in Trinidad and Tobago are gender, attendance to a religious institution, prayer with the family, family structure and alcohol abuse in the family. It is essential to consider these predictors in planning public health policies.","DOI":"10.1007/s00127-005-0846-9","ISSN":"0933-7954","note":"PMID: 15742222","journalAbbreviation":"Soc Psychiatry Psychiatr Epidemiol","language":"eng","author":[{"family":"Ali","given":"Akleema"},{"family":"Maharajh","given":"Hari D."}],"issued":{"date-parts":[["2005",3]]},"PMID":"15742222"}}],"schema":"https://github.com/citation-style-language/schema/raw/master/csl-citation.json"} </w:instrText>
      </w:r>
      <w:r w:rsidRPr="000B5AEF">
        <w:rPr>
          <w:rFonts w:ascii="Calibri" w:eastAsia="Times New Roman" w:hAnsi="Calibri" w:cs="Times New Roman"/>
          <w:lang w:eastAsia="en-029"/>
        </w:rPr>
        <w:fldChar w:fldCharType="separate"/>
      </w:r>
      <w:r w:rsidR="00825AF5" w:rsidRPr="00825AF5">
        <w:rPr>
          <w:rFonts w:ascii="Calibri" w:hAnsi="Calibri"/>
        </w:rPr>
        <w:t>(6)</w:t>
      </w:r>
      <w:r w:rsidRPr="000B5AEF">
        <w:rPr>
          <w:rFonts w:ascii="Calibri" w:eastAsia="Times New Roman" w:hAnsi="Calibri" w:cs="Times New Roman"/>
          <w:lang w:eastAsia="en-029"/>
        </w:rPr>
        <w:fldChar w:fldCharType="end"/>
      </w:r>
      <w:r w:rsidRPr="000B5AEF">
        <w:rPr>
          <w:rFonts w:ascii="Calibri" w:eastAsia="Times New Roman" w:hAnsi="Calibri" w:cs="Times New Roman"/>
          <w:lang w:eastAsia="en-029"/>
        </w:rPr>
        <w:t xml:space="preserve"> Parasuicide was found to occur more in Trinidad adolescents who</w:t>
      </w:r>
      <w:r w:rsidRPr="000B5AEF">
        <w:t xml:space="preserve"> pray l</w:t>
      </w:r>
      <w:r w:rsidR="00F30D35">
        <w:t>ess with family (x=11% vs x=5%</w:t>
      </w:r>
      <w:r w:rsidRPr="000B5AEF">
        <w:t>), and in Jamaican adolescents who consider themselves as not religiously affiliated</w:t>
      </w:r>
      <w:r w:rsidR="0021586C">
        <w:t xml:space="preserve"> (OR 2.39, 95%CI 0.81-7.01)</w:t>
      </w:r>
      <w:r w:rsidRPr="000B5AEF">
        <w:t>.</w:t>
      </w:r>
      <w:r w:rsidRPr="000B5AEF">
        <w:fldChar w:fldCharType="begin"/>
      </w:r>
      <w:r w:rsidR="00825AF5">
        <w:instrText xml:space="preserve"> ADDIN ZOTERO_ITEM CSL_CITATION {"citationID":"7qoi2b3qf","properties":{"formattedCitation":"(6,22)","plainCitation":"(6,22)"},"citationItems":[{"id":1938,"uris":["http://zotero.org/groups/303313/items/GAI2UW39"],"uri":["http://zotero.org/groups/303313/items/GAI2UW39"],"itemData":{"id":1938,"type":"article-journal","title":"Social predictors of suicidal behaviour in adolescents in Trinidad and Tobago","container-title":"Social Psychiatry and Psychiatric Epidemiology","page":"186-191","volume":"40","issue":"3","source":"PubMed","abstract":"BACKGROUND: Previous research in Trinidad and Tobago has been limited in examining suicidal behaviours through psychological autopsy, secondary data and psychiatric populations. To date, there has been no community survey with an emphasis on causation and prevention.\nMETHODS: A total of 1,845 respondents aged 14-20 were selected in 24 schools across the country. Data were collected on socio-demographic variables and suicidal behaviour.\nRESULTS: Gender differences existed for both suicidal ideation and attempts (p&lt;0.001). Respondents from reconstituted families had higher suicidal ideation compared to other family structures (p&lt;0.001), while intact families had the lowest rate for suicide attempts (p&lt;0.01). Attendance to a religious institution lowered only suicidal ideation (p&lt;0.05), while prayer with the family lowered both suicidal ideation (p&lt;0.01) and suicide attempts (p&lt;0.001). Individuals with alcohol abuse in the family had higher suicidal ideation (p&lt;0.001) and attempts (p&lt;0.001).\nCONCLUSIONS: Significant social predictors of suicidal behaviour in Trinidad and Tobago are gender, attendance to a religious institution, prayer with the family, family structure and alcohol abuse in the family. It is essential to consider these predictors in planning public health policies.","DOI":"10.1007/s00127-005-0846-9","ISSN":"0933-7954","note":"PMID: 15742222","journalAbbreviation":"Soc Psychiatry Psychiatr Epidemiol","language":"eng","author":[{"family":"Ali","given":"Akleema"},{"family":"Maharajh","given":"Hari D."}],"issued":{"date-parts":[["2005",3]]},"PMID":"15742222"}},{"id":1958,"uris":["http://zotero.org/groups/303313/items/XWMX5X9A"],"uri":["http://zotero.org/groups/303313/items/XWMX5X9A"],"itemData":{"id":1958,"type":"article-journal","title":"Suicidal ideation and suicide attempt among adolescents in Western Jamaica: a preliminary study","container-title":"Crisis","page":"317-327","volume":"31","issue":"6","source":"PubMed","abstract":"BACKGROUND: Although extensive studies on adolescent suicidal behavior have been conducted in developed countries such as the United States, little data exist on risk factors for suicide among adolescents in culturally and socially disadvantages settings, such as Jamaica.\nAIMS: To conduct a preliminary investigation of risk factors associated with suicide ideation and attempt among youths in Western Jamaica.\nMETHODS: We conducted a cross-sectional study of 342 adolescents aged 10-19 years from 19 schools.\nRESULTS: Multivariate analysis showed that a history of self-violence, violent thoughts toward others, mental health diagnoses other than depression, and a history of sexual abuse were positively associated with suicide attempt. Sexual abuse, mental health diagnoses other than depression, self-violence, and ease of access to lethal substances/weapons were positively associated with suicide ideation.\nCONCLUSIONS: We found a relatively high prevalence of suicide ideation and suicide attempts among adolescents living in Western Jamaica. An accurate understanding of the prevailing risk factors for suicide attempts will promote a more sympathetic approach to victims and facilitate prevention efforts.","DOI":"10.1027/0227-5910/a000038","ISSN":"2151-2396","note":"PMID: 21190930","shortTitle":"Suicidal ideation and suicide attempt among adolescents in Western Jamaica","journalAbbreviation":"Crisis","language":"eng","author":[{"family":"Kukoyi","given":"Omobolawa Y."},{"family":"Shuaib","given":"Faisal M."},{"family":"Campbell-Forrester","given":"Sheila"},{"family":"Crossman","given":"Lisabeth"},{"family":"Jolly","given":"Pauline E."}],"issued":{"date-parts":[["2010"]]},"PMID":"21190930"}}],"schema":"https://github.com/citation-style-language/schema/raw/master/csl-citation.json"} </w:instrText>
      </w:r>
      <w:r w:rsidRPr="000B5AEF">
        <w:fldChar w:fldCharType="separate"/>
      </w:r>
      <w:r w:rsidR="00825AF5" w:rsidRPr="00825AF5">
        <w:rPr>
          <w:rFonts w:ascii="Calibri" w:hAnsi="Calibri"/>
        </w:rPr>
        <w:t>(6,22)</w:t>
      </w:r>
      <w:r w:rsidRPr="000B5AEF">
        <w:fldChar w:fldCharType="end"/>
      </w:r>
    </w:p>
    <w:p w14:paraId="516BA162" w14:textId="250286E8" w:rsidR="005F2603" w:rsidRDefault="005F2603" w:rsidP="004546C7">
      <w:pPr>
        <w:spacing w:line="240" w:lineRule="auto"/>
        <w:rPr>
          <w:rFonts w:asciiTheme="majorHAnsi" w:eastAsiaTheme="majorEastAsia" w:hAnsiTheme="majorHAnsi" w:cstheme="majorBidi"/>
          <w:color w:val="1F4D78" w:themeColor="accent1" w:themeShade="7F"/>
          <w:sz w:val="24"/>
          <w:szCs w:val="24"/>
        </w:rPr>
      </w:pPr>
      <w:r w:rsidRPr="002D6728">
        <w:rPr>
          <w:rFonts w:asciiTheme="majorHAnsi" w:eastAsiaTheme="majorEastAsia" w:hAnsiTheme="majorHAnsi" w:cstheme="majorBidi"/>
          <w:sz w:val="24"/>
          <w:szCs w:val="24"/>
        </w:rPr>
        <w:t xml:space="preserve">Crowding &amp; Physical Infrastructure </w:t>
      </w:r>
      <w:r>
        <w:rPr>
          <w:rFonts w:asciiTheme="majorHAnsi" w:eastAsiaTheme="majorEastAsia" w:hAnsiTheme="majorHAnsi" w:cstheme="majorBidi"/>
          <w:color w:val="1F4D78" w:themeColor="accent1" w:themeShade="7F"/>
          <w:sz w:val="24"/>
          <w:szCs w:val="24"/>
        </w:rPr>
        <w:br/>
      </w:r>
      <w:r>
        <w:t>Crowding was examined in 1 inequality relationship in</w:t>
      </w:r>
      <w:r w:rsidR="00C445FB">
        <w:t xml:space="preserve"> 1 article</w:t>
      </w:r>
      <w:r w:rsidR="003C64F9">
        <w:t xml:space="preserve"> which was classified as having high risk of bias</w:t>
      </w:r>
      <w:r>
        <w:t xml:space="preserve">. </w:t>
      </w:r>
      <w:r w:rsidR="00C445FB">
        <w:t>Researchers reported that, in an urban area of Jamaica, the prevalence of depression was higher among persons living in crowded homes (22.5%) than those living uncrowded homes (18.2%).</w:t>
      </w:r>
      <w:r w:rsidR="00C445FB">
        <w:fldChar w:fldCharType="begin"/>
      </w:r>
      <w:r w:rsidR="00C445FB">
        <w:instrText xml:space="preserve"> ADDIN ZOTERO_ITEM CSL_CITATION {"citationID":"1og79m0cjp","properties":{"formattedCitation":"(12)","plainCitation":"(12)"},"citationItems":[{"id":1881,"uris":["http://zotero.org/groups/303313/items/TIVJT349"],"uri":["http://zotero.org/groups/303313/items/TIVJT349"],"itemData":{"id":1881,"type":"article-journal","title":"Gender differences in the effects of urban neighborhood on depressive symptoms in Jamaica","container-title":"Revista Panamericana De Salud Pública = Pan American Journal of Public Health","page":"385-392","volume":"34","issue":"6","source":"PubMed","abstract":"OBJECTIVE: To explore the mental health effects of the urban neighborhood on men and women in Jamaica and the implications for urban planning and social development.\nMETHODS: A cross-sectional household sample of 2 848 individuals 15-74 years of age obtained from the Jamaica Health and Lifestyle Survey 2007-2008 was analyzed. Secondary analysis was undertaken by developing composite scores to describe observer recorded neighborhood features, including infrastructure, amenities/services, physical conditions, community socioeconomic status, and green spaces around the home. Depressive symptoms were assessed using the Diagnostic and Statistical Manual of Mental Disorders (DSM-IV). Bivariate and multivariate methods were used to explore the associations among gender, neighborhood factors, and risk of depressive symptoms.\nRESULTS: While no associations were found among rural residents, urban neighborhoods were associated with increased risk of depressive symptoms. Among males, residing in a neighborhood with poor infrastructure increased risk; among females, residing in an informal community/unplanned neighborhood increased risk.\nCONCLUSIONS: The urban neighborhood contributes to the risk of depression symptomatology in Jamaica, with different environmental stressors affecting men and women. Urban and social planners need to consider the physical environment when developing health interventions in urban settings, particularly in marginalized communities.","ISSN":"1680-5348","note":"PMID: 24569966","journalAbbreviation":"Rev. Panam. Salud Publica","language":"eng","author":[{"family":"Mullings","given":"Jasneth Asher"},{"family":"McCaw-Binns","given":"Affette Michelle"},{"family":"Archer","given":"Carol"},{"family":"Wilks","given":"Rainford"}],"issued":{"date-parts":[["2013",12]]},"PMID":"24569966"}}],"schema":"https://github.com/citation-style-language/schema/raw/master/csl-citation.json"} </w:instrText>
      </w:r>
      <w:r w:rsidR="00C445FB">
        <w:fldChar w:fldCharType="separate"/>
      </w:r>
      <w:r w:rsidR="00C445FB" w:rsidRPr="004546C7">
        <w:rPr>
          <w:rFonts w:ascii="Calibri" w:hAnsi="Calibri" w:cs="Calibri"/>
        </w:rPr>
        <w:t>(12)</w:t>
      </w:r>
      <w:r w:rsidR="00C445FB">
        <w:fldChar w:fldCharType="end"/>
      </w:r>
      <w:r w:rsidR="00C445FB">
        <w:t xml:space="preserve"> This disparity was more apparent among males (2.6% difference) than females (0.8% difference). Physical infrastructure was examined in 2 inequality relationships in 2 articles: prevalence (n=1), depression score (n=1).</w:t>
      </w:r>
      <w:r w:rsidR="003C64F9">
        <w:t xml:space="preserve"> Both relationships were classified as having moderate risk of bias.</w:t>
      </w:r>
      <w:r w:rsidR="00C445FB">
        <w:t xml:space="preserve"> In an urban area of Jamaica</w:t>
      </w:r>
      <w:r w:rsidR="009E1561">
        <w:t xml:space="preserve">, those living in low quality neighbourhoods (poorer house conditions, noise level, air quality, streets/sidewalks/yards) were 1.92 (95%CI 1.05-3.52) and 1.40 (95%CI </w:t>
      </w:r>
      <w:r w:rsidR="009E1561" w:rsidRPr="00AA7666">
        <w:t>0.74-2.64</w:t>
      </w:r>
      <w:r w:rsidR="009E1561">
        <w:t>) times more likely to report depressive symptoms than those living in high quality neighbourhoods.</w:t>
      </w:r>
      <w:r w:rsidR="009E1561">
        <w:fldChar w:fldCharType="begin"/>
      </w:r>
      <w:r w:rsidR="00B42472">
        <w:instrText xml:space="preserve"> ADDIN ZOTERO_ITEM CSL_CITATION {"citationID":"I6V16tE6","properties":{"formattedCitation":"(12)","plainCitation":"(12)"},"citationItems":[{"id":1881,"uris":["http://zotero.org/groups/303313/items/TIVJT349"],"uri":["http://zotero.org/groups/303313/items/TIVJT349"],"itemData":{"id":1881,"type":"article-journal","title":"Gender differences in the effects of urban neighborhood on depressive symptoms in Jamaica","container-title":"Revista Panamericana De Salud Pública = Pan American Journal of Public Health","page":"385-392","volume":"34","issue":"6","source":"PubMed","abstract":"OBJECTIVE: To explore the mental health effects of the urban neighborhood on men and women in Jamaica and the implications for urban planning and social development.\nMETHODS: A cross-sectional household sample of 2 848 individuals 15-74 years of age obtained from the Jamaica Health and Lifestyle Survey 2007-2008 was analyzed. Secondary analysis was undertaken by developing composite scores to describe observer recorded neighborhood features, including infrastructure, amenities/services, physical conditions, community socioeconomic status, and green spaces around the home. Depressive symptoms were assessed using the Diagnostic and Statistical Manual of Mental Disorders (DSM-IV). Bivariate and multivariate methods were used to explore the associations among gender, neighborhood factors, and risk of depressive symptoms.\nRESULTS: While no associations were found among rural residents, urban neighborhoods were associated with increased risk of depressive symptoms. Among males, residing in a neighborhood with poor infrastructure increased risk; among females, residing in an informal community/unplanned neighborhood increased risk.\nCONCLUSIONS: The urban neighborhood contributes to the risk of depression symptomatology in Jamaica, with different environmental stressors affecting men and women. Urban and social planners need to consider the physical environment when developing health interventions in urban settings, particularly in marginalized communities.","ISSN":"1680-5348","note":"PMID: 24569966","journalAbbreviation":"Rev. Panam. Salud Publica","language":"eng","author":[{"family":"Mullings","given":"Jasneth Asher"},{"family":"McCaw-Binns","given":"Affette Michelle"},{"family":"Archer","given":"Carol"},{"family":"Wilks","given":"Rainford"}],"issued":{"date-parts":[["2013",12]]},"PMID":"24569966"}}],"schema":"https://github.com/citation-style-language/schema/raw/master/csl-citation.json"} </w:instrText>
      </w:r>
      <w:r w:rsidR="009E1561">
        <w:fldChar w:fldCharType="separate"/>
      </w:r>
      <w:r w:rsidR="009E1561" w:rsidRPr="002B7D84">
        <w:rPr>
          <w:rFonts w:ascii="Calibri" w:hAnsi="Calibri" w:cs="Calibri"/>
        </w:rPr>
        <w:t>(12)</w:t>
      </w:r>
      <w:r w:rsidR="009E1561">
        <w:fldChar w:fldCharType="end"/>
      </w:r>
      <w:r w:rsidR="009E1561">
        <w:t xml:space="preserve"> </w:t>
      </w:r>
      <w:r w:rsidR="00B42472">
        <w:t>Likewise, depression scores of a</w:t>
      </w:r>
      <w:r w:rsidR="009E1561">
        <w:t xml:space="preserve">dolescents in Jamaica and St. Kitts and Nevis </w:t>
      </w:r>
      <w:r w:rsidR="00B42472">
        <w:t>were found to be predicted by neighbourhood disorder (regression coefficient = 1.18 and 0.52 respectively, p</w:t>
      </w:r>
      <w:r w:rsidR="00B42472" w:rsidRPr="004546C7">
        <w:rPr>
          <w:u w:val="single"/>
        </w:rPr>
        <w:t>&lt;</w:t>
      </w:r>
      <w:r w:rsidR="00B42472">
        <w:t>0.05).</w:t>
      </w:r>
      <w:r w:rsidR="00B42472">
        <w:fldChar w:fldCharType="begin"/>
      </w:r>
      <w:r w:rsidR="00B42472">
        <w:instrText xml:space="preserve"> ADDIN ZOTERO_ITEM CSL_CITATION {"citationID":"1cgfsnc57v","properties":{"formattedCitation":"(23)","plainCitation":"(23)"},"citationItems":[{"id":1908,"uris":["http://zotero.org/groups/303313/items/8KJAZBDD"],"uri":["http://zotero.org/groups/303313/items/8KJAZBDD"],"itemData":{"id":1908,"type":"article-journal","title":"Neighbourhood Factors and Depression among Adolescents in Four Caribbean Countries","container-title":"PLOS ONE","page":"e95538","volume":"9","issue":"4","source":"PLoS Journals","abstract":"Background   Past research suggests that perceived neighbourhood conditions may influence adolescents' emotional health. Relatively little research has been conducted examining the association of perceived neighbourhood conditions with depressive symptoms among Caribbean adolescents. This project examines the association of perceived neighbourhood conditions with levels of depressive symptoms among adolescents in Jamaica, the Bahamas, St. Kitts and Nevis, and St. Vincent.      Methods   Adolescents attending grade ten of the academic year 2006/2007 in Jamaica, the Bahamas, St. Vincent, and St. Kitts and Nevis were administered the Neighbourhood Characteristics Questionnaire along with the BDI-II. Social cohesion, attachment to the neighbourhood, neighbourhood quality, neighbourhood crime, and neighbourhood disorder scales were created by summing the relevant subscales of the Neighbourhood Characteristics Questionnaire. Multiple regression analyses were used to examine the relationships of perceived neighbourhood conditions to depressive symptoms.      Results   A wide cross-section of tenth grade students in each nation was sampled (n = 1955; 278 from Jamaica, 217 from the Bahamas, 737 St. Kitts and Nevis, 716 from St. Vincent; 52.1% females, 45.6% males and 2.3% no gender reported; 12 to 19 years, mean = 15.3 yrs, sd = .95 yr). Nearly half (52.1%) of all adolescents reported mild to severe symptoms of depression with 29.1% reporting moderate to severe symptoms of depression. Overall, Jamaican adolescents perceived their neighbourhoods in a more positive manner than those in the Bahamas, St. Vincent and St. Kitts and Nevis. Results of a series of hierarchical multiple regression analyses suggested that a different pattern of neighbourhood factors for each island were associated with depressive symptoms. However, neighbourhood factors were more highly associated with depressive symptoms for Jamaican students than for students in the other three islands.      Conclusions   Neighbourhood factors appear to be partially associated with adolescents' self-reports of depressive symptoms. However, other factors may mitigate this relationship.","DOI":"10.1371/journal.pone.0095538","ISSN":"1932-6203","journalAbbreviation":"PLOS ONE","author":[{"family":"Lowe","given":"Gillian A."},{"family":"Lipps","given":"Garth"},{"family":"Gibson","given":"Roger C."},{"family":"Halliday","given":"Sharon"},{"family":"Morris","given":"Amrie"},{"family":"Clarke","given":"Nelson"},{"family":"Wilson","given":"Rosemarie N."}],"issued":{"date-parts":[["2014",4,23]]}}}],"schema":"https://github.com/citation-style-language/schema/raw/master/csl-citation.json"} </w:instrText>
      </w:r>
      <w:r w:rsidR="00B42472">
        <w:fldChar w:fldCharType="separate"/>
      </w:r>
      <w:r w:rsidR="00B42472" w:rsidRPr="004546C7">
        <w:rPr>
          <w:rFonts w:ascii="Calibri" w:hAnsi="Calibri" w:cs="Calibri"/>
        </w:rPr>
        <w:t>(23)</w:t>
      </w:r>
      <w:r w:rsidR="00B42472">
        <w:fldChar w:fldCharType="end"/>
      </w:r>
    </w:p>
    <w:p w14:paraId="2D80FF6B" w14:textId="77777777" w:rsidR="00A256AA" w:rsidRPr="002D6728" w:rsidRDefault="00A256AA" w:rsidP="00B271EF">
      <w:pPr>
        <w:keepNext/>
        <w:keepLines/>
        <w:spacing w:before="40" w:after="0" w:line="240" w:lineRule="auto"/>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Social Capital &amp; Social Support</w:t>
      </w:r>
    </w:p>
    <w:p w14:paraId="48D38077" w14:textId="2DB36C6A" w:rsidR="00A256AA" w:rsidRDefault="00A256AA" w:rsidP="00B271EF">
      <w:pPr>
        <w:spacing w:line="240" w:lineRule="auto"/>
        <w:rPr>
          <w:rFonts w:ascii="Calibri" w:eastAsia="Times New Roman" w:hAnsi="Calibri" w:cs="Times New Roman"/>
          <w:lang w:eastAsia="en-029"/>
        </w:rPr>
      </w:pPr>
      <w:r w:rsidRPr="000B5AEF">
        <w:t>Social capital was examined in</w:t>
      </w:r>
      <w:r w:rsidR="003979AD">
        <w:t xml:space="preserve"> 10 inequality relationships across</w:t>
      </w:r>
      <w:r w:rsidRPr="000B5AEF">
        <w:t xml:space="preserve"> 9 articles: prevalence (n=3), depression score (n=2), suicidal ideation (n=3), parasuicide (n=2).</w:t>
      </w:r>
      <w:r w:rsidR="003C64F9">
        <w:t xml:space="preserve"> Among these, 4 were classified as having moderate risk of bias, 4 as having serious risk of bias, and 2 as having unclear risk of bias. </w:t>
      </w:r>
      <w:r w:rsidRPr="000B5AEF">
        <w:t xml:space="preserve"> Social support was examined in </w:t>
      </w:r>
      <w:r w:rsidR="003979AD">
        <w:t xml:space="preserve">3 inequality relationships in </w:t>
      </w:r>
      <w:r w:rsidRPr="000B5AEF">
        <w:t>3 articles: prevalence (n=1), suicidal ideation (n=1), parasuicide (n=1). The prevalence of depression was found to be higher among persons with less diversity of links and who live in communities with negative attributes.</w:t>
      </w:r>
      <w:r w:rsidRPr="000B5AEF">
        <w:fldChar w:fldCharType="begin"/>
      </w:r>
      <w:r w:rsidR="00B42472">
        <w:instrText xml:space="preserve"> ADDIN ZOTERO_ITEM CSL_CITATION {"citationID":"1mu96v9cr6","properties":{"formattedCitation":"(8,12,24)","plainCitation":"(8,12,24)"},"citationItems":[{"id":1881,"uris":["http://zotero.org/groups/303313/items/TIVJT349"],"uri":["http://zotero.org/groups/303313/items/TIVJT349"],"itemData":{"id":1881,"type":"article-journal","title":"Gender differences in the effects of urban neighborhood on depressive symptoms in Jamaica","container-title":"Revista Panamericana De Salud Pública = Pan American Journal of Public Health","page":"385-392","volume":"34","issue":"6","source":"PubMed","abstract":"OBJECTIVE: To explore the mental health effects of the urban neighborhood on men and women in Jamaica and the implications for urban planning and social development.\nMETHODS: A cross-sectional household sample of 2 848 individuals 15-74 years of age obtained from the Jamaica Health and Lifestyle Survey 2007-2008 was analyzed. Secondary analysis was undertaken by developing composite scores to describe observer recorded neighborhood features, including infrastructure, amenities/services, physical conditions, community socioeconomic status, and green spaces around the home. Depressive symptoms were assessed using the Diagnostic and Statistical Manual of Mental Disorders (DSM-IV). Bivariate and multivariate methods were used to explore the associations among gender, neighborhood factors, and risk of depressive symptoms.\nRESULTS: While no associations were found among rural residents, urban neighborhoods were associated with increased risk of depressive symptoms. Among males, residing in a neighborhood with poor infrastructure increased risk; among females, residing in an informal community/unplanned neighborhood increased risk.\nCONCLUSIONS: The urban neighborhood contributes to the risk of depression symptomatology in Jamaica, with different environmental stressors affecting men and women. Urban and social planners need to consider the physical environment when developing health interventions in urban settings, particularly in marginalized communities.","ISSN":"1680-5348","note":"PMID: 24569966","journalAbbreviation":"Rev. Panam. Salud Publica","language":"eng","author":[{"family":"Mullings","given":"Jasneth Asher"},{"family":"McCaw-Binns","given":"Affette Michelle"},{"family":"Archer","given":"Carol"},{"family":"Wilks","given":"Rainford"}],"issued":{"date-parts":[["2013",12]]},"PMID":"24569966"}},{"id":1885,"uris":["http://zotero.org/groups/303313/items/HC36C7TD"],"uri":["http://zotero.org/groups/303313/items/HC36C7TD"],"itemData":{"id":1885,"type":"article-journal","title":"Social networks and depressive symptoms among elderly women and men in Havana, Cuba","container-title":"Aging &amp; Mental Health","page":"193-201","volume":"12","issue":"2","source":"PubMed","abstract":"OBJECTIVES: To examine the main and the stress-buffering effects of social networks on depressive symptoms among elderly Cuban men and women living in La Havana.\nMETHOD: Information was gathered from a representative sample of the elderly population in Havana (n = 1905), as part of the SABE (Salud, Bienestary Enuejecimiento) study. Depressive symptoms were measured using the 15-item Geriatric Depression Scale. The structure and function of social networks were studied. Gender-specific multivariate logistic regressions were fitted to test the main (independent of stressors) and the stress-buffering effects (in the presence of financial strain or disabilities) on depressive symptoms.\nRESULTS: Social ties were associated with a lower prevalence of depressive symptoms in women and men independently of the presence of stressors. Women who were or had been married, lived in an extended family, and enjoyed balanced exchanges with relatives and children reported low prevalence of depressive symptoms. Men were less likely to report depressive symptoms if they were currently married, and did not live alone. Social networks buffered the effect of financial strain on depression, but not in the event of disability.\nCONCLUSION: In Cuba, networks centered on children and extended family were associated with low frequency of depressive symptoms, ruling contrary to common findings in developed societies. These living arrangements have an important role in buffering the impact of financial strain on depressive symptoms.","DOI":"10.1080/13607860701616358","ISSN":"1360-7863","note":"PMID: 18389399","journalAbbreviation":"Aging Ment Health","language":"eng","author":[{"family":"Sicotte","given":"Maryline"},{"family":"Alvarado","given":"Beatriz Eugenia"},{"family":"León","given":"Esther-Maria"},{"family":"Zunzunegui","given":"Maria-Victoria"}],"issued":{"date-parts":[["2008",3]]},"PMID":"18389399"}},{"id":1956,"uris":["http://zotero.org/groups/303313/items/4C882XI4"],"uri":["http://zotero.org/groups/303313/items/4C882XI4"],"itemData":{"id":1956,"type":"article-journal","title":"Depressive symptoms in adolescents in Jamaica","container-title":"The West Indian Medical Journal","page":"494-498","volume":"61","issue":"5","source":"PubMed","abstract":"BACKGROUND: Depression in adolescents is often overlooked and misdiagnosed; however it is an important mental health problem which is associated with major functional impairments across daily domains of living, and considerable morbidity. The aim of this research is to examine the prevalence of self-reported depressive symptoms among Jamaican adolescents, and the associated sociodemographic factors.\nSUBJECTS AND METHOD: This cross-sectional study included 3003 students between 10 and 15 years old in Jamaica. Survey methodology was used in the collection of the data.\nRESULTS: Of the sample of students, 47% were males. One hundred and thirty-four (4.5%) reported having depressive symptoms. The factors significantly associated with depressive symptoms were negative community attributes (B = 1.1; p = 0.001), protective factors within the home (B = 0.72; p = 0.000), gender (B = 1.92; p = 0.000), and learning problems (B = 3.1; p = 0.000).\nCONCLUSION: Results indicate rates of depressive symptomatology reported among adolescents in Jamaica are consistent with rates reported in the literature.","ISSN":"0043-3144","note":"PMID: 23441371","journalAbbreviation":"West Indian Med J","language":"eng","author":[{"family":"Abel","given":"W. D."},{"family":"Bailey-Davidson","given":"Y."},{"family":"Gibson","given":"R. C."},{"family":"Martin","given":"J. S."},{"family":"Sewell","given":"C. A."},{"family":"James","given":"S."},{"family":"Fox","given":"K."}],"issued":{"date-parts":[["2012",8]]},"PMID":"23441371"}}],"schema":"https://github.com/citation-style-language/schema/raw/master/csl-citation.json"} </w:instrText>
      </w:r>
      <w:r w:rsidRPr="000B5AEF">
        <w:fldChar w:fldCharType="separate"/>
      </w:r>
      <w:r w:rsidR="00B42472" w:rsidRPr="00B42472">
        <w:rPr>
          <w:rFonts w:ascii="Calibri" w:hAnsi="Calibri" w:cs="Calibri"/>
        </w:rPr>
        <w:t>(8,12,24)</w:t>
      </w:r>
      <w:r w:rsidRPr="000B5AEF">
        <w:fldChar w:fldCharType="end"/>
      </w:r>
      <w:r w:rsidRPr="000B5AEF">
        <w:t xml:space="preserve"> One of the two studies examining depression score showed a relationship, reporting higher scores in adolescents living in areas with less reported social cohesion and more crime</w:t>
      </w:r>
      <w:r w:rsidRPr="000B5AEF">
        <w:rPr>
          <w:rFonts w:ascii="Calibri" w:eastAsia="Times New Roman" w:hAnsi="Calibri" w:cs="Times New Roman"/>
          <w:lang w:eastAsia="en-029"/>
        </w:rPr>
        <w:t>.</w:t>
      </w:r>
      <w:r w:rsidRPr="000B5AEF">
        <w:fldChar w:fldCharType="begin"/>
      </w:r>
      <w:r w:rsidR="00B42472">
        <w:instrText xml:space="preserve"> ADDIN ZOTERO_ITEM CSL_CITATION {"citationID":"X40M3pCc","properties":{"formattedCitation":"(23)","plainCitation":"(23)"},"citationItems":[{"id":1908,"uris":["http://zotero.org/groups/303313/items/8KJAZBDD"],"uri":["http://zotero.org/groups/303313/items/8KJAZBDD"],"itemData":{"id":1908,"type":"article-journal","title":"Neighbourhood Factors and Depression among Adolescents in Four Caribbean Countries","container-title":"PLOS ONE","page":"e95538","volume":"9","issue":"4","source":"PLoS Journals","abstract":"Background   Past research suggests that perceived neighbourhood conditions may influence adolescents' emotional health. Relatively little research has been conducted examining the association of perceived neighbourhood conditions with depressive symptoms among Caribbean adolescents. This project examines the association of perceived neighbourhood conditions with levels of depressive symptoms among adolescents in Jamaica, the Bahamas, St. Kitts and Nevis, and St. Vincent.      Methods   Adolescents attending grade ten of the academic year 2006/2007 in Jamaica, the Bahamas, St. Vincent, and St. Kitts and Nevis were administered the Neighbourhood Characteristics Questionnaire along with the BDI-II. Social cohesion, attachment to the neighbourhood, neighbourhood quality, neighbourhood crime, and neighbourhood disorder scales were created by summing the relevant subscales of the Neighbourhood Characteristics Questionnaire. Multiple regression analyses were used to examine the relationships of perceived neighbourhood conditions to depressive symptoms.      Results   A wide cross-section of tenth grade students in each nation was sampled (n = 1955; 278 from Jamaica, 217 from the Bahamas, 737 St. Kitts and Nevis, 716 from St. Vincent; 52.1% females, 45.6% males and 2.3% no gender reported; 12 to 19 years, mean = 15.3 yrs, sd = .95 yr). Nearly half (52.1%) of all adolescents reported mild to severe symptoms of depression with 29.1% reporting moderate to severe symptoms of depression. Overall, Jamaican adolescents perceived their neighbourhoods in a more positive manner than those in the Bahamas, St. Vincent and St. Kitts and Nevis. Results of a series of hierarchical multiple regression analyses suggested that a different pattern of neighbourhood factors for each island were associated with depressive symptoms. However, neighbourhood factors were more highly associated with depressive symptoms for Jamaican students than for students in the other three islands.      Conclusions   Neighbourhood factors appear to be partially associated with adolescents' self-reports of depressive symptoms. However, other factors may mitigate this relationship.","DOI":"10.1371/journal.pone.0095538","ISSN":"1932-6203","journalAbbreviation":"PLOS ONE","author":[{"family":"Lowe","given":"Gillian A."},{"family":"Lipps","given":"Garth"},{"family":"Gibson","given":"Roger C."},{"family":"Halliday","given":"Sharon"},{"family":"Morris","given":"Amrie"},{"family":"Clarke","given":"Nelson"},{"family":"Wilson","given":"Rosemarie N."}],"issued":{"date-parts":[["2014",4,23]]}}}],"schema":"https://github.com/citation-style-language/schema/raw/master/csl-citation.json"} </w:instrText>
      </w:r>
      <w:r w:rsidRPr="000B5AEF">
        <w:fldChar w:fldCharType="separate"/>
      </w:r>
      <w:r w:rsidR="00B42472" w:rsidRPr="00B42472">
        <w:rPr>
          <w:rFonts w:ascii="Calibri" w:hAnsi="Calibri" w:cs="Calibri"/>
        </w:rPr>
        <w:t>(23)</w:t>
      </w:r>
      <w:r w:rsidRPr="000B5AEF">
        <w:fldChar w:fldCharType="end"/>
      </w:r>
      <w:r w:rsidRPr="000B5AEF">
        <w:t xml:space="preserve"> </w:t>
      </w:r>
      <w:r w:rsidRPr="000B5AEF">
        <w:rPr>
          <w:rFonts w:ascii="Calibri" w:eastAsia="Times New Roman" w:hAnsi="Calibri" w:cs="Times New Roman"/>
          <w:lang w:eastAsia="en-029"/>
        </w:rPr>
        <w:t>Likewise, suicidal ideation was higher among adolescents with less close friends, those who spend free time alone rather than with friends/family, and those living in communities of more crime.</w:t>
      </w:r>
      <w:r w:rsidRPr="000B5AEF">
        <w:rPr>
          <w:rFonts w:ascii="Calibri" w:eastAsia="Times New Roman" w:hAnsi="Calibri" w:cs="Times New Roman"/>
          <w:lang w:eastAsia="en-029"/>
        </w:rPr>
        <w:fldChar w:fldCharType="begin"/>
      </w:r>
      <w:r w:rsidR="00825AF5">
        <w:rPr>
          <w:rFonts w:ascii="Calibri" w:eastAsia="Times New Roman" w:hAnsi="Calibri" w:cs="Times New Roman"/>
          <w:lang w:eastAsia="en-029"/>
        </w:rPr>
        <w:instrText xml:space="preserve"> ADDIN ZOTERO_ITEM CSL_CITATION {"citationID":"iX5faVdl","properties":{"formattedCitation":"(22,25,26)","plainCitation":"(22,25,26)"},"citationItems":[{"id":1933,"uris":["http://zotero.org/groups/303313/items/6593UDDC"],"uri":["http://zotero.org/groups/303313/items/6593UDDC"],"itemData":{"id":1933,"type":"article-journal","title":"Prevalence and associated factors of suicidal ideation among school-going adolescents in Guyana: results from a cross sectional study","container-title":"Clinical Practice and Epidemiology in Mental Health : CP &amp; EMH","page":"13","volume":"3","source":"PubMed Central","abstract":"Background\nAdolescent suicidal behaviour is a neglected public health issue especially in middle- and low-income countries. Informed policy decision-making on suicidal behaviour will need reliable information on the prevalence and correlates of suicidal ideation which is a determinant of suicidal behaviour.\n\nMethods\nWe estimated the prevalence and associated factors of suicidal ideation among school-going adolescents using data from the Global School-Based Health Survey conducted in 2004 in Guyana.\n\nResults\nOf the 1197 respondents, 18.4% (14.9% males and 21.6% females)reported having seriously considered committing suicide in the last12 months. Males were less likely to seriously consider committingsuicide than females (OR = 0.45; 95% CI [0.30, 0.67]). Subjects whoreported having been bullied were more than twice as likely tocontemplate committing suicide as those who had not been bullied (OR = 2.46 [1.71, 3.54]). History of depression was positivelyassociated with suicidal ideation (OR = 2.67; 95% [1.87, 3.81] whilehaving close friends and understanding parents were negativelyassociated with suicide ideation (OR = 0.51; 95% CI [0.28, 0.94] and OR = 0.51; 95% CI [0.35, 0.76] respectively).\n\nConclusion\nSuicidal ideation is a significant public health issue among in-school adolescents in Guyana that requires attention. The design, implementation and evaluation of suicidal behaviour interventions should incorporate our knowledge of these associated factors.","DOI":"10.1186/1745-0179-3-13","ISSN":"1745-0179","note":"PMID: 17716374\nPMCID: PMC2014747","shortTitle":"Prevalence and associated factors of suicidal ideation among school-going adolescents in Guyana","journalAbbreviation":"Clin Pract Epidemiol Ment Health","author":[{"family":"Rudatsikira","given":"Emmanuel"},{"family":"Muula","given":"Adamson S"},{"family":"Siziya","given":"Seter"}],"issued":{"date-parts":[["2007",8,23]]},"PMID":"17716374","PMCID":"PMC2014747"}},{"id":1948,"uris":["http://zotero.org/groups/303313/items/7MMF5QSZ"],"uri":["http://zotero.org/groups/303313/items/7MMF5QSZ"],"itemData":{"id":1948,"type":"article-journal","title":"Suicide ideation in Jamaican youth: sociodemographic prevalence, protective and risk factors","container-title":"The West Indian Medical Journal","page":"521-525","volume":"61","issue":"5","source":"PubMed","abstract":"OBJECTIVE: To determine the prevalence of suicidal ideation and examine the association between suicidal ideation and sociodemographic characteristics, protective and risk factors among Jamaican youth.\nMETHOD: In this cross-sectional study, an interviewer administered school-based survey was conducted among 2997 students 10-15 years old in Jamaica. Although there were a number of questions on suicide, this paper focusses on one question \"During the past year did you ever seriously consider attempting suicide?\" as the measure of suicidal ideation.\nRESULTS: The prevalence rate of suicidal ideation was 9.7%. Logistic regression analysis revealed that significant correlates of suicidal ideation were being female (odds ratio = 1.49), being depressed (odds ratio = 5.78), living in a rural area (odds ratio = 0.62), likes oneself (odds ratio = 0.58), indulging in aggressive behaviour (odds ratio = 1.43), has considered harming others (odds ratio = 3.11), protective factors in the home (odds ratio = 0.62), involvement in risky behaviour (odds ratio = 1.56) and being teased/bullied (odds ratio = 1.69).\nCONCLUSION: These findings have implication for prevention and treatment of suicidal behaviour in children and adolescents.","ISSN":"0043-3144","note":"PMID: 23441376","shortTitle":"Suicide ideation in Jamaican youth","journalAbbreviation":"West Indian Med J","language":"eng","author":[{"family":"Abel","given":"W. D."},{"family":"Sewell","given":"C."},{"family":"Martin","given":"J. S."},{"family":"Bailey-Davidson","given":"Y."},{"family":"Fox","given":"K."}],"issued":{"date-parts":[["2012",8]]},"PMID":"23441376"}},{"id":1958,"uris":["http://zotero.org/groups/303313/items/XWMX5X9A"],"uri":["http://zotero.org/groups/303313/items/XWMX5X9A"],"itemData":{"id":1958,"type":"article-journal","title":"Suicidal ideation and suicide attempt among adolescents in Western Jamaica: a preliminary study","container-title":"Crisis","page":"317-327","volume":"31","issue":"6","source":"PubMed","abstract":"BACKGROUND: Although extensive studies on adolescent suicidal behavior have been conducted in developed countries such as the United States, little data exist on risk factors for suicide among adolescents in culturally and socially disadvantages settings, such as Jamaica.\nAIMS: To conduct a preliminary investigation of risk factors associated with suicide ideation and attempt among youths in Western Jamaica.\nMETHODS: We conducted a cross-sectional study of 342 adolescents aged 10-19 years from 19 schools.\nRESULTS: Multivariate analysis showed that a history of self-violence, violent thoughts toward others, mental health diagnoses other than depression, and a history of sexual abuse were positively associated with suicide attempt. Sexual abuse, mental health diagnoses other than depression, self-violence, and ease of access to lethal substances/weapons were positively associated with suicide ideation.\nCONCLUSIONS: We found a relatively high prevalence of suicide ideation and suicide attempts among adolescents living in Western Jamaica. An accurate understanding of the prevailing risk factors for suicide attempts will promote a more sympathetic approach to victims and facilitate prevention efforts.","DOI":"10.1027/0227-5910/a000038","ISSN":"2151-2396","note":"PMID: 21190930","shortTitle":"Suicidal ideation and suicide attempt among adolescents in Western Jamaica","journalAbbreviation":"Crisis","language":"eng","author":[{"family":"Kukoyi","given":"Omobolawa Y."},{"family":"Shuaib","given":"Faisal M."},{"family":"Campbell-Forrester","given":"Sheila"},{"family":"Crossman","given":"Lisabeth"},{"family":"Jolly","given":"Pauline E."}],"issued":{"date-parts":[["2010"]]},"PMID":"21190930"}}],"schema":"https://github.com/citation-style-language/schema/raw/master/csl-citation.json"} </w:instrText>
      </w:r>
      <w:r w:rsidRPr="000B5AEF">
        <w:rPr>
          <w:rFonts w:ascii="Calibri" w:eastAsia="Times New Roman" w:hAnsi="Calibri" w:cs="Times New Roman"/>
          <w:lang w:eastAsia="en-029"/>
        </w:rPr>
        <w:fldChar w:fldCharType="separate"/>
      </w:r>
      <w:r w:rsidR="00825AF5" w:rsidRPr="00825AF5">
        <w:rPr>
          <w:rFonts w:ascii="Calibri" w:hAnsi="Calibri"/>
        </w:rPr>
        <w:t>(22,25,26)</w:t>
      </w:r>
      <w:r w:rsidRPr="000B5AEF">
        <w:rPr>
          <w:rFonts w:ascii="Calibri" w:eastAsia="Times New Roman" w:hAnsi="Calibri" w:cs="Times New Roman"/>
          <w:lang w:eastAsia="en-029"/>
        </w:rPr>
        <w:fldChar w:fldCharType="end"/>
      </w:r>
      <w:r w:rsidRPr="000B5AEF">
        <w:rPr>
          <w:rFonts w:ascii="Calibri" w:eastAsia="Times New Roman" w:hAnsi="Calibri" w:cs="Times New Roman"/>
          <w:lang w:eastAsia="en-029"/>
        </w:rPr>
        <w:t xml:space="preserve"> Adults in Haiti without someone to care for them if they are sick reported more suicidal ideation (OR 5.5, 95%CI 1.1-28.6).</w:t>
      </w:r>
      <w:r w:rsidRPr="000B5AEF">
        <w:rPr>
          <w:rFonts w:ascii="Calibri" w:eastAsia="Times New Roman" w:hAnsi="Calibri" w:cs="Times New Roman"/>
          <w:lang w:eastAsia="en-029"/>
        </w:rPr>
        <w:fldChar w:fldCharType="begin"/>
      </w:r>
      <w:r w:rsidR="00825AF5">
        <w:rPr>
          <w:rFonts w:ascii="Calibri" w:eastAsia="Times New Roman" w:hAnsi="Calibri" w:cs="Times New Roman"/>
          <w:lang w:eastAsia="en-029"/>
        </w:rPr>
        <w:instrText xml:space="preserve"> ADDIN ZOTERO_ITEM CSL_CITATION {"citationID":"97XjyIc8","properties":{"formattedCitation":"(13)","plainCitation":"(13)"},"citationItems":[{"id":1923,"uris":["http://zotero.org/groups/303313/items/JVDXBC8P"],"uri":["http://zotero.org/groups/303313/items/JVDXBC8P"],"itemData":{"id":1923,"type":"article-journal","title":"Depression, suicidal ideation, and associated factors: a cross-sectional study in rural Haiti","container-title":"BMC psychiatry","page":"149","volume":"12","source":"PubMed","abstract":"BACKGROUND: Since the 2010 earthquake in Haiti, there has been increased international attention to mental health needs throughout the country. The present study represents one of the first epidemiologic studies of depression symptomatology, suicidal ideation, and associated factors in Haiti's Central Plateau.\nMETHODS: We conducted a cross-sectional, zone-stratified household survey of 408 adults in Haiti's Central Plateau. Depression symptomatology was assessed with a culturally-adapted Kreyòl version of the Beck Depression Inventory (BDI). Multivariable linear and logistic regression models were built using backward elimination, with the outcomes being continuous BDI scores and endorsing suicidal ideation, respectively.\nRESULTS: The mean BDI score was 20.4 (95% confidence interval [CI]: 19.3-21.5), and 6.13% (N = 25) of participants endorsed current suicidal ideation. Factors associated with BDI scores were: continuous age (adjusted beta [aβ]: 0.14, CI: 0.06-0.22), female gender (aβ: 2.1, CI: 0.18-4.0), suicidal ideation (aβ: 11.1, CI: 7.3-14.9), death in family (aβ: 2.7, CI: 0.57-4.9), and prior life-threatening illness (aβ: 2.6, CI: 0.77-4.5). Education was a risk factor for depression among women but not among men, and employment was a risk factor for both genders. Factors associated with endorsing suicidal ideation were: BDI score (ten point change) (adjusted odds ratio [aOR]: 2.5, CI: 1.7-3.6), lack of care if sick (aOR: 5.5, CI: 1.1-28.6), alcohol use (aOR: 3.3, CI: 1.3-8.2), and ever having been to a Vodou priest (aOR: 3.2, CI: 1.1-9.5).\nCONCLUSIONS: A large proportion of Haiti's Central Plateau may be experiencing high levels of depression symptomatology and/or current suicidal ideation. Screening could be conducted in biomedical, religious, and Vodou healing contexts. For prevention, poverty reduction and improved healthcare access are key elements. For treatment, general psychiatric services, psychosocial services for the medically ill and their families, and substance abuse interventions should be explored. Paradoxical associations related to education and employment require further exploration.","DOI":"10.1186/1471-244X-12-149","ISSN":"1471-244X","note":"PMID: 22992379\nPMCID: PMC3515455","shortTitle":"Depression, suicidal ideation, and associated factors","journalAbbreviation":"BMC Psychiatry","language":"eng","author":[{"family":"Wagenaar","given":"Bradley H."},{"family":"Hagaman","given":"Ashley K."},{"family":"Kaiser","given":"Bonnie N."},{"family":"McLean","given":"Kristen E."},{"family":"Kohrt","given":"Brandon A."}],"issued":{"date-parts":[["2012"]]},"PMID":"22992379","PMCID":"PMC3515455"}}],"schema":"https://github.com/citation-style-language/schema/raw/master/csl-citation.json"} </w:instrText>
      </w:r>
      <w:r w:rsidRPr="000B5AEF">
        <w:rPr>
          <w:rFonts w:ascii="Calibri" w:eastAsia="Times New Roman" w:hAnsi="Calibri" w:cs="Times New Roman"/>
          <w:lang w:eastAsia="en-029"/>
        </w:rPr>
        <w:fldChar w:fldCharType="separate"/>
      </w:r>
      <w:r w:rsidR="00825AF5" w:rsidRPr="00825AF5">
        <w:rPr>
          <w:rFonts w:ascii="Calibri" w:hAnsi="Calibri"/>
        </w:rPr>
        <w:t>(13)</w:t>
      </w:r>
      <w:r w:rsidRPr="000B5AEF">
        <w:rPr>
          <w:rFonts w:ascii="Calibri" w:eastAsia="Times New Roman" w:hAnsi="Calibri" w:cs="Times New Roman"/>
          <w:lang w:eastAsia="en-029"/>
        </w:rPr>
        <w:fldChar w:fldCharType="end"/>
      </w:r>
      <w:r w:rsidRPr="000B5AEF">
        <w:rPr>
          <w:rFonts w:ascii="Calibri" w:eastAsia="Times New Roman" w:hAnsi="Calibri" w:cs="Times New Roman"/>
          <w:lang w:eastAsia="en-029"/>
        </w:rPr>
        <w:t xml:space="preserve"> Parasuicide also occurred more often in persons </w:t>
      </w:r>
      <w:r w:rsidRPr="000B5AEF">
        <w:t>with less social contact or who spends free time alone rather than with friends/family.</w:t>
      </w:r>
      <w:r w:rsidRPr="000B5AEF">
        <w:fldChar w:fldCharType="begin"/>
      </w:r>
      <w:r w:rsidR="00825AF5">
        <w:instrText xml:space="preserve"> ADDIN ZOTERO_ITEM CSL_CITATION {"citationID":"46kamat3c","properties":{"formattedCitation":"(14,22)","plainCitation":"(14,22)"},"citationItems":[{"id":1930,"uris":["http://zotero.org/groups/303313/items/SB4T466D"],"uri":["http://zotero.org/groups/303313/items/SB4T466D"],"itemData":{"id":1930,"type":"article-journal","title":"Characteristics of a French African Caribbean Epidemiological Psychiatric Sample with a History of Suicide Attempt","container-title":"Suicide and Life-Threatening Behavior","page":"720-727","volume":"38","issue":"6","source":"Wiley Online Library","abstract":"Research on vulnerability factors among ethnic groups, independent of primary psychiatric diagnosis, may help to identify groups at risk of suicidal behavior. French African Caribbean general psychiatric patients (N = 362) were recruited consecutively and independently of the primary psychiatric diagnosis. Demographic and clinical characteristics and lifetime history of suicide attempts were recorded. Sixty-five patients (18%) had a history of at least one suicide attempt. Presence of professional qualifications, children, poor social contacts, treatment with benzodiazepine at inclusion, and poor treatment compliance were all associated with a lifetime history of suicide attempts.","DOI":"10.1521/suli.2008.38.6.720","ISSN":"1943-278X","language":"en","author":[{"family":"Slama","given":"Fréaadéric"},{"family":"Dehurtevent","given":"Bénédicte"},{"family":"Even","given":"Jean-Daniel"},{"family":"Charles-Nicolas","given":"Aimé"},{"family":"Ballon","given":"Nicolas"},{"family":"Slama","given":"Rémy"}],"issued":{"date-parts":[["2008",12,1]]}}},{"id":1958,"uris":["http://zotero.org/groups/303313/items/XWMX5X9A"],"uri":["http://zotero.org/groups/303313/items/XWMX5X9A"],"itemData":{"id":1958,"type":"article-journal","title":"Suicidal ideation and suicide attempt among adolescents in Western Jamaica: a preliminary study","container-title":"Crisis","page":"317-327","volume":"31","issue":"6","source":"PubMed","abstract":"BACKGROUND: Although extensive studies on adolescent suicidal behavior have been conducted in developed countries such as the United States, little data exist on risk factors for suicide among adolescents in culturally and socially disadvantages settings, such as Jamaica.\nAIMS: To conduct a preliminary investigation of risk factors associated with suicide ideation and attempt among youths in Western Jamaica.\nMETHODS: We conducted a cross-sectional study of 342 adolescents aged 10-19 years from 19 schools.\nRESULTS: Multivariate analysis showed that a history of self-violence, violent thoughts toward others, mental health diagnoses other than depression, and a history of sexual abuse were positively associated with suicide attempt. Sexual abuse, mental health diagnoses other than depression, self-violence, and ease of access to lethal substances/weapons were positively associated with suicide ideation.\nCONCLUSIONS: We found a relatively high prevalence of suicide ideation and suicide attempts among adolescents living in Western Jamaica. An accurate understanding of the prevailing risk factors for suicide attempts will promote a more sympathetic approach to victims and facilitate prevention efforts.","DOI":"10.1027/0227-5910/a000038","ISSN":"2151-2396","note":"PMID: 21190930","shortTitle":"Suicidal ideation and suicide attempt among adolescents in Western Jamaica","journalAbbreviation":"Crisis","language":"eng","author":[{"family":"Kukoyi","given":"Omobolawa Y."},{"family":"Shuaib","given":"Faisal M."},{"family":"Campbell-Forrester","given":"Sheila"},{"family":"Crossman","given":"Lisabeth"},{"family":"Jolly","given":"Pauline E."}],"issued":{"date-parts":[["2010"]]},"PMID":"21190930"}}],"schema":"https://github.com/citation-style-language/schema/raw/master/csl-citation.json"} </w:instrText>
      </w:r>
      <w:r w:rsidRPr="000B5AEF">
        <w:fldChar w:fldCharType="separate"/>
      </w:r>
      <w:r w:rsidR="00825AF5" w:rsidRPr="00825AF5">
        <w:rPr>
          <w:rFonts w:ascii="Calibri" w:hAnsi="Calibri"/>
        </w:rPr>
        <w:t>(14,22)</w:t>
      </w:r>
      <w:r w:rsidRPr="000B5AEF">
        <w:fldChar w:fldCharType="end"/>
      </w:r>
      <w:r w:rsidRPr="000B5AEF">
        <w:rPr>
          <w:rFonts w:ascii="Calibri" w:eastAsia="Times New Roman" w:hAnsi="Calibri" w:cs="Times New Roman"/>
          <w:lang w:eastAsia="en-029"/>
        </w:rPr>
        <w:t xml:space="preserve"> No associations were found for social support and depression prevalence and parasuicide.</w:t>
      </w:r>
      <w:r w:rsidRPr="000B5AEF">
        <w:rPr>
          <w:rFonts w:ascii="Calibri" w:eastAsia="Times New Roman" w:hAnsi="Calibri" w:cs="Times New Roman"/>
          <w:lang w:eastAsia="en-029"/>
        </w:rPr>
        <w:fldChar w:fldCharType="begin"/>
      </w:r>
      <w:r w:rsidR="00825AF5">
        <w:rPr>
          <w:rFonts w:ascii="Calibri" w:eastAsia="Times New Roman" w:hAnsi="Calibri" w:cs="Times New Roman"/>
          <w:lang w:eastAsia="en-029"/>
        </w:rPr>
        <w:instrText xml:space="preserve"> ADDIN ZOTERO_ITEM CSL_CITATION {"citationID":"15o885bfoi","properties":{"formattedCitation":"(8,22)","plainCitation":"(8,22)"},"citationItems":[{"id":1885,"uris":["http://zotero.org/groups/303313/items/HC36C7TD"],"uri":["http://zotero.org/groups/303313/items/HC36C7TD"],"itemData":{"id":1885,"type":"article-journal","title":"Social networks and depressive symptoms among elderly women and men in Havana, Cuba","container-title":"Aging &amp; Mental Health","page":"193-201","volume":"12","issue":"2","source":"PubMed","abstract":"OBJECTIVES: To examine the main and the stress-buffering effects of social networks on depressive symptoms among elderly Cuban men and women living in La Havana.\nMETHOD: Information was gathered from a representative sample of the elderly population in Havana (n = 1905), as part of the SABE (Salud, Bienestary Enuejecimiento) study. Depressive symptoms were measured using the 15-item Geriatric Depression Scale. The structure and function of social networks were studied. Gender-specific multivariate logistic regressions were fitted to test the main (independent of stressors) and the stress-buffering effects (in the presence of financial strain or disabilities) on depressive symptoms.\nRESULTS: Social ties were associated with a lower prevalence of depressive symptoms in women and men independently of the presence of stressors. Women who were or had been married, lived in an extended family, and enjoyed balanced exchanges with relatives and children reported low prevalence of depressive symptoms. Men were less likely to report depressive symptoms if they were currently married, and did not live alone. Social networks buffered the effect of financial strain on depression, but not in the event of disability.\nCONCLUSION: In Cuba, networks centered on children and extended family were associated with low frequency of depressive symptoms, ruling contrary to common findings in developed societies. These living arrangements have an important role in buffering the impact of financial strain on depressive symptoms.","DOI":"10.1080/13607860701616358","ISSN":"1360-7863","note":"PMID: 18389399","journalAbbreviation":"Aging Ment Health","language":"eng","author":[{"family":"Sicotte","given":"Maryline"},{"family":"Alvarado","given":"Beatriz Eugenia"},{"family":"León","given":"Esther-Maria"},{"family":"Zunzunegui","given":"Maria-Victoria"}],"issued":{"date-parts":[["2008",3]]},"PMID":"18389399"}},{"id":1958,"uris":["http://zotero.org/groups/303313/items/XWMX5X9A"],"uri":["http://zotero.org/groups/303313/items/XWMX5X9A"],"itemData":{"id":1958,"type":"article-journal","title":"Suicidal ideation and suicide attempt among adolescents in Western Jamaica: a preliminary study","container-title":"Crisis","page":"317-327","volume":"31","issue":"6","source":"PubMed","abstract":"BACKGROUND: Although extensive studies on adolescent suicidal behavior have been conducted in developed countries such as the United States, little data exist on risk factors for suicide among adolescents in culturally and socially disadvantages settings, such as Jamaica.\nAIMS: To conduct a preliminary investigation of risk factors associated with suicide ideation and attempt among youths in Western Jamaica.\nMETHODS: We conducted a cross-sectional study of 342 adolescents aged 10-19 years from 19 schools.\nRESULTS: Multivariate analysis showed that a history of self-violence, violent thoughts toward others, mental health diagnoses other than depression, and a history of sexual abuse were positively associated with suicide attempt. Sexual abuse, mental health diagnoses other than depression, self-violence, and ease of access to lethal substances/weapons were positively associated with suicide ideation.\nCONCLUSIONS: We found a relatively high prevalence of suicide ideation and suicide attempts among adolescents living in Western Jamaica. An accurate understanding of the prevailing risk factors for suicide attempts will promote a more sympathetic approach to victims and facilitate prevention efforts.","DOI":"10.1027/0227-5910/a000038","ISSN":"2151-2396","note":"PMID: 21190930","shortTitle":"Suicidal ideation and suicide attempt among adolescents in Western Jamaica","journalAbbreviation":"Crisis","language":"eng","author":[{"family":"Kukoyi","given":"Omobolawa Y."},{"family":"Shuaib","given":"Faisal M."},{"family":"Campbell-Forrester","given":"Sheila"},{"family":"Crossman","given":"Lisabeth"},{"family":"Jolly","given":"Pauline E."}],"issued":{"date-parts":[["2010"]]},"PMID":"21190930"}}],"schema":"https://github.com/citation-style-language/schema/raw/master/csl-citation.json"} </w:instrText>
      </w:r>
      <w:r w:rsidRPr="000B5AEF">
        <w:rPr>
          <w:rFonts w:ascii="Calibri" w:eastAsia="Times New Roman" w:hAnsi="Calibri" w:cs="Times New Roman"/>
          <w:lang w:eastAsia="en-029"/>
        </w:rPr>
        <w:fldChar w:fldCharType="separate"/>
      </w:r>
      <w:r w:rsidR="00825AF5" w:rsidRPr="00825AF5">
        <w:rPr>
          <w:rFonts w:ascii="Calibri" w:hAnsi="Calibri"/>
        </w:rPr>
        <w:t>(8,22)</w:t>
      </w:r>
      <w:r w:rsidRPr="000B5AEF">
        <w:rPr>
          <w:rFonts w:ascii="Calibri" w:eastAsia="Times New Roman" w:hAnsi="Calibri" w:cs="Times New Roman"/>
          <w:lang w:eastAsia="en-029"/>
        </w:rPr>
        <w:fldChar w:fldCharType="end"/>
      </w:r>
    </w:p>
    <w:p w14:paraId="486B3278" w14:textId="77777777" w:rsidR="00CB4AC1" w:rsidRPr="002D6728" w:rsidRDefault="00CB4AC1" w:rsidP="00CB4AC1">
      <w:pPr>
        <w:keepNext/>
        <w:keepLines/>
        <w:spacing w:before="40" w:after="0"/>
        <w:outlineLvl w:val="2"/>
        <w:rPr>
          <w:rFonts w:asciiTheme="majorHAnsi" w:eastAsiaTheme="majorEastAsia" w:hAnsiTheme="majorHAnsi" w:cstheme="majorBidi"/>
          <w:sz w:val="24"/>
          <w:szCs w:val="24"/>
        </w:rPr>
      </w:pPr>
      <w:r w:rsidRPr="002D6728">
        <w:rPr>
          <w:rFonts w:asciiTheme="majorHAnsi" w:eastAsiaTheme="majorEastAsia" w:hAnsiTheme="majorHAnsi" w:cstheme="majorBidi"/>
          <w:sz w:val="24"/>
          <w:szCs w:val="24"/>
        </w:rPr>
        <w:t xml:space="preserve">Social Household Structure </w:t>
      </w:r>
    </w:p>
    <w:p w14:paraId="537C0E58" w14:textId="5A87E85C" w:rsidR="00CB4AC1" w:rsidRDefault="00CB4AC1" w:rsidP="00CB4AC1">
      <w:r w:rsidRPr="000B5AEF">
        <w:t xml:space="preserve">Social household structure was examined in </w:t>
      </w:r>
      <w:r>
        <w:t xml:space="preserve">14 inequality relationships across </w:t>
      </w:r>
      <w:r w:rsidRPr="000B5AEF">
        <w:t xml:space="preserve">13 articles: prevalence (n=7), depression score (n=2), suicidal ideation (n=1), parasuicide (n=4). </w:t>
      </w:r>
      <w:r w:rsidR="003C64F9">
        <w:t xml:space="preserve">Among these, 3 were classified as having moderate risk of bias, 9 as having serious risk of bias, and 2 as having unclear risk of bias. </w:t>
      </w:r>
      <w:r w:rsidRPr="000B5AEF">
        <w:t xml:space="preserve">All studies examining adolescents found a higher depression prevalence, depression scores, suicidal ideation, and parasuicide among those living in </w:t>
      </w:r>
      <w:r w:rsidRPr="000B5AEF">
        <w:rPr>
          <w:rFonts w:ascii="Calibri" w:eastAsia="Times New Roman" w:hAnsi="Calibri" w:cs="Times New Roman"/>
          <w:lang w:eastAsia="en-029"/>
        </w:rPr>
        <w:t>reconstituted/blended families, as opposed to intact or single-parent families.</w:t>
      </w:r>
      <w:r w:rsidRPr="000B5AEF">
        <w:fldChar w:fldCharType="begin"/>
      </w:r>
      <w:r w:rsidR="00B42472">
        <w:instrText xml:space="preserve"> ADDIN ZOTERO_ITEM CSL_CITATION {"citationID":"XMyiNv31","properties":{"formattedCitation":"(2,4,6,24,27,28)","plainCitation":"(2,4,6,24,27,28)"},"citationItems":[{"id":1889,"uris":["http://zotero.org/groups/303313/items/P932KEFG"],"uri":["http://zotero.org/groups/303313/items/P932KEFG"],"itemData":{"id":1889,"type":"article-journal","title":"Adolescent depression in Trinidad and Tobago","container-title":"European Child &amp; Adolescent Psychiatry","page":"30-37","volume":"15","issue":"1","source":"PubMed","abstract":"This study investigates depression in adolescents in Trinidad and Tobago and identifies any significant trends associated with its occurrence. A stratified random sample of 1.845 adolescent students from 24 schools was administered a questionnaire requesting demographic information and responses to the Reynolds Adolescent Depression Scale. In all, 14% of the sample was depressed. Depression was 2.18 times more likely to occur in females than males (17.9 % vs. 8.2 %). The peak age was 16 years with a rate of 15.9%. Both attendance at a religious institution and prayer with the family resulted in lower depression rates. Intact families had the lowest rate (11.7 %),while the reconstituted family had the highest rate (25.7 %). Individuals who had alcohol abuse in their family were 1.8 times more likely to be depressed than those without abuse. Adolescents from non-prestige schools were more likely to be depressed than those from prestige schools (p &lt; 0.01). There were no ethnic differences in depression. The findings of this study are comparable to those of developed countries and provide guidelines for the planning and development of strategies for fighting depression in developing countries.","DOI":"10.1007/s00787-006-0501-3","ISSN":"1018-8827","note":"PMID: 16514507","journalAbbreviation":"Eur Child Adolesc Psychiatry","language":"eng","author":[{"family":"Maharajh","given":"Hari D."},{"family":"Ali","given":"Akleema"},{"family":"Konings","given":"Monique"}],"issued":{"date-parts":[["2006",2]]},"PMID":"16514507"}},{"id":1956,"uris":["http://zotero.org/groups/303313/items/4C882XI4"],"uri":["http://zotero.org/groups/303313/items/4C882XI4"],"itemData":{"id":1956,"type":"article-journal","title":"Depressive symptoms in adolescents in Jamaica","container-title":"The West Indian Medical Journal","page":"494-498","volume":"61","issue":"5","source":"PubMed","abstract":"BACKGROUND: Depression in adolescents is often overlooked and misdiagnosed; however it is an important mental health problem which is associated with major functional impairments across daily domains of living, and considerable morbidity. The aim of this research is to examine the prevalence of self-reported depressive symptoms among Jamaican adolescents, and the associated sociodemographic factors.\nSUBJECTS AND METHOD: This cross-sectional study included 3003 students between 10 and 15 years old in Jamaica. Survey methodology was used in the collection of the data.\nRESULTS: Of the sample of students, 47% were males. One hundred and thirty-four (4.5%) reported having depressive symptoms. The factors significantly associated with depressive symptoms were negative community attributes (B = 1.1; p = 0.001), protective factors within the home (B = 0.72; p = 0.000), gender (B = 1.92; p = 0.000), and learning problems (B = 3.1; p = 0.000).\nCONCLUSION: Results indicate rates of depressive symptomatology reported among adolescents in Jamaica are consistent with rates reported in the literature.","ISSN":"0043-3144","note":"PMID: 23441371","journalAbbreviation":"West Indian Med J","language":"eng","author":[{"family":"Abel","given":"W. D."},{"family":"Bailey-Davidson","given":"Y."},{"family":"Gibson","given":"R. C."},{"family":"Martin","given":"J. S."},{"family":"Sewell","given":"C. A."},{"family":"James","given":"S."},{"family":"Fox","given":"K."}],"issued":{"date-parts":[["2012",8]]},"PMID":"23441371"}},{"id":1966,"uris":["http://zotero.org/groups/303313/items/XPTAWQ2I"],"uri":["http://zotero.org/groups/303313/items/XPTAWQ2I"],"itemData":{"id":1966,"type":"article-journal","title":"Depression among adolescents, aged 13-19 years, attending secondary schools in Trinidad: prevalence and associated factors","container-title":"The West Indian Medical Journal","page":"352-359","volume":"57","issue":"4","source":"PubMed","abstract":"OBJECTIVE: To determine the prevalence of depression and psychosocial factors associated with depression in secondary school students in Trinidad\nMETHODS: This was a cross-sectional study of a stratified random sample of public secondary schools utilizing a modified pre-tested self-administered Beck Depression Inventory (BDI) to detect depression in students aged 13-19 years in Trinidad.\nRESULTS: In this study, 1290 students participated, a response rate of 79.6%; 43% were aged 13-15 years; 53.6% were Indo-Trinidadians; 82.5% were attending co-educational schools and 70.6% lived with both parents. The prevalence of depression was 25.3% +/- 2.37%. Chi-square analysis revealed statistically significant associations between depression and the categories of age, gender, living arrangements and school type. Similar findings were observed for respondents who admitted to cigarette and alcohol use or to being afraid of or being injured by their parent (p &lt; 0.05). Logistic regression indicated that females were 1.7 times as likely to be depressed when compared with males; respondents not living with both parents were 1.5 times as likely to be depressed as those who were. Respondents reporting that they were afraid of parents or of being injured by parents were three times as likely to be depressed as respondents who had not had those experiences.\nCONCLUSIONS: One out of every four secondary school students in Trinidad was found to have significant depression. There were strong associations between depression and age, gender, school type and family structure. This study identifies that many adolescents experience violence in the home and those who did were more likely to be depressed.","ISSN":"0043-3144","note":"PMID: 19566015","shortTitle":"Depression among adolescents, aged 13-19 years, attending secondary schools in Trinidad","journalAbbreviation":"West Indian Med J","language":"eng","author":[{"family":"Maharaj","given":"R. G."},{"family":"Alli","given":"F."},{"family":"Cumberbatch","given":"K."},{"family":"Laloo","given":"P."},{"family":"Mohammed","given":"S."},{"family":"Ramesar","given":"A."},{"family":"Rampersad","given":"N."},{"family":"Roopnarinesingh","given":"N."},{"family":"Ramtahal","given":"I."}],"issued":{"date-parts":[["2008",9]]},"PMID":"19566015"}},{"id":1974,"uris":["http://zotero.org/groups/303313/items/KRTIU39W"],"uri":["http://zotero.org/groups/303313/items/KRTIU39W"],"itemData":{"id":1974,"type":"article-journal","title":"Prevalence and correlates of depressive symptoms among high school students in Hanover, Jamaica","container-title":"The Scientific World Journal","page":"567-576","volume":"7","source":"PubMed","abstract":"The objective of this study was to determine the prevalence of depressive symptoms in Jamaican adolescents and examine its association with individual and family factors. We used an abbreviated form of the Beck's Depression Inventory II (BDI-II) to assess depressive symptoms among 748 students, attending public high schools in the parish of Hanover Jamaica. In the analysis, we classified adolescents with scores in the upper quartile of the depressive symptom score as having depressive symptoms. Multivariate logistic regression was used to determine the predictors of depressive symptoms. 14.2% of participants reported depressive symptoms. There was association between engagement in sexual activity [Odds Ratio (OR) = 1.61, 95% Confidence Interval (CI) = 1.02-2.51], parental monitoring of adolescent activity (OR=2.04, 95%CI=1.33 -3.12), maternal affection and support (OR= 4.07, 95%CI= 2.62-6.33), and paternal affection and support (OR= 1.58, 95%CI= 1.05-2.39) with self reported depressive symptoms at the bivariate level. In the final model, depressive symptoms was associated with perceived lack of maternal affection and support (OR= 4.06, 95%CI= 2.61-6.32) and showed marginal association with being sexually experienced (OR= 1.59, 95%CI= 1.00-2.52). As most homes are female-headed, establishing support systems for the mother to take care of their adolescent children may decrease the odds of depressive symptoms. Sexually experienced adolescents may require screening for depression. Further research is required to fully explore all factors that could predispose Jamaican adolescents to depression.","DOI":"10.1100/tsw.2007.104","ISSN":"1537-744X","note":"PMID: 17525821","journalAbbreviation":"ScientificWorldJournal","language":"eng","author":[{"family":"Ekundayo","given":"Olaniyi J."},{"family":"Dodson-Stallworth","given":"Joana"},{"family":"Roofe","given":"Michelle"},{"family":"Aban","given":"Inmaculada B."},{"family":"Kempf","given":"Mirjam C."},{"family":"Ehiri","given":"John E."},{"family":"Jolly","given":"Pauline E."}],"issued":{"date-parts":[["2007"]]},"PMID":"17525821"}},{"id":1938,"uris":["http://zotero.org/groups/303313/items/GAI2UW39"],"uri":["http://zotero.org/groups/303313/items/GAI2UW39"],"itemData":{"id":1938,"type":"article-journal","title":"Social predictors of suicidal behaviour in adolescents in Trinidad and Tobago","container-title":"Social Psychiatry and Psychiatric Epidemiology","page":"186-191","volume":"40","issue":"3","source":"PubMed","abstract":"BACKGROUND: Previous research in Trinidad and Tobago has been limited in examining suicidal behaviours through psychological autopsy, secondary data and psychiatric populations. To date, there has been no community survey with an emphasis on causation and prevention.\nMETHODS: A total of 1,845 respondents aged 14-20 were selected in 24 schools across the country. Data were collected on socio-demographic variables and suicidal behaviour.\nRESULTS: Gender differences existed for both suicidal ideation and attempts (p&lt;0.001). Respondents from reconstituted families had higher suicidal ideation compared to other family structures (p&lt;0.001), while intact families had the lowest rate for suicide attempts (p&lt;0.01). Attendance to a religious institution lowered only suicidal ideation (p&lt;0.05), while prayer with the family lowered both suicidal ideation (p&lt;0.01) and suicide attempts (p&lt;0.001). Individuals with alcohol abuse in the family had higher suicidal ideation (p&lt;0.001) and attempts (p&lt;0.001).\nCONCLUSIONS: Significant social predictors of suicidal behaviour in Trinidad and Tobago are gender, attendance to a religious institution, prayer with the family, family structure and alcohol abuse in the family. It is essential to consider these predictors in planning public health policies.","DOI":"10.1007/s00127-005-0846-9","ISSN":"0933-7954","note":"PMID: 15742222","journalAbbreviation":"Soc Psychiatry Psychiatr Epidemiol","language":"eng","author":[{"family":"Ali","given":"Akleema"},{"family":"Maharajh","given":"Hari D."}],"issued":{"date-parts":[["2005",3]]},"PMID":"15742222"}},{"id":1863,"uris":["http://zotero.org/groups/303313/items/6CT32ZCT"],"uri":["http://zotero.org/groups/303313/items/6CT32ZCT"],"itemData":{"id":1863,"type":"article-journal","title":"Factores de riesgo de intento suicida en adolescentes","container-title":"MEDISAN","page":"0-0","volume":"14","issue":"3","source":"SciELO","ISSN":"1029-3019","author":[{"family":"López","given":"Josefina Noa"},{"family":"Vázquez","given":"Margarita Miranda"}],"issued":{"date-parts":[["2010",4]]}}}],"schema":"https://github.com/citation-style-language/schema/raw/master/csl-citation.json"} </w:instrText>
      </w:r>
      <w:r w:rsidRPr="000B5AEF">
        <w:fldChar w:fldCharType="separate"/>
      </w:r>
      <w:r w:rsidR="00B42472" w:rsidRPr="00B42472">
        <w:rPr>
          <w:rFonts w:ascii="Calibri" w:hAnsi="Calibri" w:cs="Calibri"/>
        </w:rPr>
        <w:t>(2,4,6,24,27,28)</w:t>
      </w:r>
      <w:r w:rsidRPr="000B5AEF">
        <w:fldChar w:fldCharType="end"/>
      </w:r>
      <w:r w:rsidRPr="000B5AEF">
        <w:t xml:space="preserve"> Among elderly Cubans, a gender difference was found for depression prevalence: females living in extended families (versus nuclear or partner-only family) and </w:t>
      </w:r>
      <w:r w:rsidRPr="000B5AEF">
        <w:lastRenderedPageBreak/>
        <w:t>males living with their partner only (versus nuclear or extended family) showed the lowest prevalence of depression.</w:t>
      </w:r>
      <w:r w:rsidRPr="000B5AEF">
        <w:fldChar w:fldCharType="begin"/>
      </w:r>
      <w:r w:rsidR="00825AF5">
        <w:instrText xml:space="preserve"> ADDIN ZOTERO_ITEM CSL_CITATION {"citationID":"2f80ba6k67","properties":{"formattedCitation":"(8)","plainCitation":"(8)"},"citationItems":[{"id":1885,"uris":["http://zotero.org/groups/303313/items/HC36C7TD"],"uri":["http://zotero.org/groups/303313/items/HC36C7TD"],"itemData":{"id":1885,"type":"article-journal","title":"Social networks and depressive symptoms among elderly women and men in Havana, Cuba","container-title":"Aging &amp; Mental Health","page":"193-201","volume":"12","issue":"2","source":"PubMed","abstract":"OBJECTIVES: To examine the main and the stress-buffering effects of social networks on depressive symptoms among elderly Cuban men and women living in La Havana.\nMETHOD: Information was gathered from a representative sample of the elderly population in Havana (n = 1905), as part of the SABE (Salud, Bienestary Enuejecimiento) study. Depressive symptoms were measured using the 15-item Geriatric Depression Scale. The structure and function of social networks were studied. Gender-specific multivariate logistic regressions were fitted to test the main (independent of stressors) and the stress-buffering effects (in the presence of financial strain or disabilities) on depressive symptoms.\nRESULTS: Social ties were associated with a lower prevalence of depressive symptoms in women and men independently of the presence of stressors. Women who were or had been married, lived in an extended family, and enjoyed balanced exchanges with relatives and children reported low prevalence of depressive symptoms. Men were less likely to report depressive symptoms if they were currently married, and did not live alone. Social networks buffered the effect of financial strain on depression, but not in the event of disability.\nCONCLUSION: In Cuba, networks centered on children and extended family were associated with low frequency of depressive symptoms, ruling contrary to common findings in developed societies. These living arrangements have an important role in buffering the impact of financial strain on depressive symptoms.","DOI":"10.1080/13607860701616358","ISSN":"1360-7863","note":"PMID: 18389399","journalAbbreviation":"Aging Ment Health","language":"eng","author":[{"family":"Sicotte","given":"Maryline"},{"family":"Alvarado","given":"Beatriz Eugenia"},{"family":"León","given":"Esther-Maria"},{"family":"Zunzunegui","given":"Maria-Victoria"}],"issued":{"date-parts":[["2008",3]]},"PMID":"18389399"}}],"schema":"https://github.com/citation-style-language/schema/raw/master/csl-citation.json"} </w:instrText>
      </w:r>
      <w:r w:rsidRPr="000B5AEF">
        <w:fldChar w:fldCharType="separate"/>
      </w:r>
      <w:r w:rsidR="00825AF5" w:rsidRPr="00825AF5">
        <w:rPr>
          <w:rFonts w:ascii="Calibri" w:hAnsi="Calibri"/>
        </w:rPr>
        <w:t>(8)</w:t>
      </w:r>
      <w:r w:rsidRPr="000B5AEF">
        <w:fldChar w:fldCharType="end"/>
      </w:r>
      <w:r w:rsidRPr="000B5AEF">
        <w:t xml:space="preserve"> </w:t>
      </w:r>
      <w:r w:rsidRPr="000B5AEF">
        <w:rPr>
          <w:rFonts w:ascii="Calibri" w:eastAsia="Times New Roman" w:hAnsi="Calibri" w:cs="Times New Roman"/>
          <w:lang w:eastAsia="en-029"/>
        </w:rPr>
        <w:t>Among Jamaican adults, a higher depression prevalence was reported in those with fewer children and higher depression scores were reported by those living in households with fewer members</w:t>
      </w:r>
      <w:r w:rsidRPr="000B5AEF">
        <w:rPr>
          <w:rFonts w:ascii="Calibri" w:eastAsia="Times New Roman" w:hAnsi="Calibri" w:cs="Times New Roman"/>
          <w:lang w:eastAsia="en-029"/>
        </w:rPr>
        <w:fldChar w:fldCharType="begin"/>
      </w:r>
      <w:r w:rsidR="00825AF5">
        <w:rPr>
          <w:rFonts w:ascii="Calibri" w:eastAsia="Times New Roman" w:hAnsi="Calibri" w:cs="Times New Roman"/>
          <w:lang w:eastAsia="en-029"/>
        </w:rPr>
        <w:instrText xml:space="preserve"> ADDIN ZOTERO_ITEM CSL_CITATION {"citationID":"1fupp7pj54","properties":{"formattedCitation":"(10)","plainCitation":"(10)"},"citationItems":[{"id":1946,"uris":["http://zotero.org/groups/303313/items/DMXWJPBH"],"uri":["http://zotero.org/groups/303313/items/DMXWJPBH"],"itemData":{"id":1946,"type":"article-journal","title":"Correlates of symptoms of depression and anxiety among clinic patients in western Jamaica","container-title":"The West Indian Medical Journal","page":"533-542","volume":"62","issue":"6","source":"PubMed","abstract":"OBJECTIVES: There is a paucity of studies on psychosocial disorders in clinic populations in Jamaica. Therefore, we sought to determine the prevalence and correlates of symptoms of depression and anxiety in a clinic population in western Jamaica.\nMETHODS: A total of 338 participants from four outpatient clinics of : A total of 338 participants from four outpatient clinics of the Western Regional Health Authority (WRHA) were screened for symptoms of depression and anxiety using questions from the Beck Depression Inventory-II and the Beck Anxiety Inventory. The Chi-square test was used to examine differences in symptoms of anxiety and depression by gender. Multivariate linear and logistic regression were used to examine the associations between symptoms and sociodemographic variables with significance set at p&lt;0.05.\nRESULTS: Approximately 30% of participants had moderate or severe depression symptoms while 18.6% had moderate or severe anxiety symptoms. Participants aged 30-39 years were more likely than older participants to have moderate or severe anxiety symptoms (odds ratio [OR]: 2.0, 95% confidence interval [CI]: 1.39, 5.56). Women reported a statistically significant higher prevalence of anxiety symptoms (10.0% vs 7.1%, p = 0.003). There was also a statistically significant difference between anxiety means by gender. Furthermore, income was found to be a significant predictor of anxiety for women only (p = 0.0113). Married persons were more likely than those who had never married to have moderate or severe anxiety symptoms (OR: 2.57, 95% CI: 1.14, 5.76).\nCONCLUSIONS: Our findings suggest that the prevalence of depression may be higher than global estimates in similar outpatient settings. Screening and intervention efforts may need to focus on younger persons, women, and married persons.","ISSN":"0043-3144","note":"PMID: 24756741\nPMCID: PMC4000535","journalAbbreviation":"West Indian Med J","language":"eng","author":[{"family":"Monroe","given":"C. E."},{"family":"Affuso","given":"O."},{"family":"Martin","given":"M. Y."},{"family":"Aung","given":"M."},{"family":"Crossman","given":"L."},{"family":"Jolly","given":"P. E."}],"issued":{"date-parts":[["2013",7]]},"PMID":"24756741","PMCID":"PMC4000535"}}],"schema":"https://github.com/citation-style-language/schema/raw/master/csl-citation.json"} </w:instrText>
      </w:r>
      <w:r w:rsidRPr="000B5AEF">
        <w:rPr>
          <w:rFonts w:ascii="Calibri" w:eastAsia="Times New Roman" w:hAnsi="Calibri" w:cs="Times New Roman"/>
          <w:lang w:eastAsia="en-029"/>
        </w:rPr>
        <w:fldChar w:fldCharType="separate"/>
      </w:r>
      <w:r w:rsidR="00825AF5" w:rsidRPr="00825AF5">
        <w:rPr>
          <w:rFonts w:ascii="Calibri" w:hAnsi="Calibri"/>
        </w:rPr>
        <w:t>(10)</w:t>
      </w:r>
      <w:r w:rsidRPr="000B5AEF">
        <w:rPr>
          <w:rFonts w:ascii="Calibri" w:eastAsia="Times New Roman" w:hAnsi="Calibri" w:cs="Times New Roman"/>
          <w:lang w:eastAsia="en-029"/>
        </w:rPr>
        <w:fldChar w:fldCharType="end"/>
      </w:r>
      <w:r w:rsidRPr="000B5AEF">
        <w:rPr>
          <w:rFonts w:ascii="Calibri" w:eastAsia="Times New Roman" w:hAnsi="Calibri" w:cs="Times New Roman"/>
          <w:lang w:eastAsia="en-029"/>
        </w:rPr>
        <w:t>; parasuicide was also reportedly higher among Martinique adults</w:t>
      </w:r>
      <w:r w:rsidRPr="000B5AEF">
        <w:t xml:space="preserve"> who live alone.</w:t>
      </w:r>
      <w:r w:rsidRPr="000B5AEF">
        <w:fldChar w:fldCharType="begin"/>
      </w:r>
      <w:r w:rsidR="00825AF5">
        <w:instrText xml:space="preserve"> ADDIN ZOTERO_ITEM CSL_CITATION {"citationID":"V0SUJT7W","properties":{"formattedCitation":"(14,20)","plainCitation":"(14,20)"},"citationItems":[{"id":1930,"uris":["http://zotero.org/groups/303313/items/SB4T466D"],"uri":["http://zotero.org/groups/303313/items/SB4T466D"],"itemData":{"id":1930,"type":"article-journal","title":"Characteristics of a French African Caribbean Epidemiological Psychiatric Sample with a History of Suicide Attempt","container-title":"Suicide and Life-Threatening Behavior","page":"720-727","volume":"38","issue":"6","source":"Wiley Online Library","abstract":"Research on vulnerability factors among ethnic groups, independent of primary psychiatric diagnosis, may help to identify groups at risk of suicidal behavior. French African Caribbean general psychiatric patients (N = 362) were recruited consecutively and independently of the primary psychiatric diagnosis. Demographic and clinical characteristics and lifetime history of suicide attempts were recorded. Sixty-five patients (18%) had a history of at least one suicide attempt. Presence of professional qualifications, children, poor social contacts, treatment with benzodiazepine at inclusion, and poor treatment compliance were all associated with a lifetime history of suicide attempts.","DOI":"10.1521/suli.2008.38.6.720","ISSN":"1943-278X","language":"en","author":[{"family":"Slama","given":"Fréaadéric"},{"family":"Dehurtevent","given":"Bénédicte"},{"family":"Even","given":"Jean-Daniel"},{"family":"Charles-Nicolas","given":"Aimé"},{"family":"Ballon","given":"Nicolas"},{"family":"Slama","given":"Rémy"}],"issued":{"date-parts":[["2008",12,1]]}}},{"id":1925,"uris":["http://zotero.org/groups/303313/items/FJQ4HT5Q"],"uri":["http://zotero.org/groups/303313/items/FJQ4HT5Q"],"itemData":{"id":1925,"type":"article-journal","title":"Prevalence of and risk factors for lifetime suicide attempts among Caribbean people in the French West Indies","container-title":"Psychiatry Research","page":"271-274","volume":"190","issue":"2-3","source":"PubMed","abstract":"It has been suggested that Black people show lower suicidality than White people. The few conflicting studies estimating lifetime prevalence of suicide attempts in Caribbean populations were mainly carried out in the UK and the USA. Our aim was to investigate the prevalence of lifetime suicide attempts among the French Caribbean general population still living in the West Indies. As part of an international epidemiological multicenter study under the authority of the World Health Organization French Collaborating Centre, we interviewed 887 individuals selected from the general population in the Caribbean island of Martinique, using the Mini International Neuropsychiatric Interview. Among the interviewed individuals, 4.4% (N=39) reported having attempted suicide. Younger age, lifetime diagnoses of major mood disorder, panic disorder and alcohol dependence were all associated with a lifetime history of suicide attempts. Lifetime prevalence of suicide attempts among the French Caribbean general population was almost half as much as that measured in continental France.","DOI":"10.1016/j.psychres.2011.08.007","ISSN":"0165-1781","note":"PMID: 21906819","journalAbbreviation":"Psychiatry Res","language":"eng","author":[{"family":"Slama","given":"Frédéric"},{"family":"Merle","given":"Sylvie"},{"family":"Ursulet","given":"Gilbert"},{"family":"Charles-Nicolas","given":"Aimé"},{"family":"Ballon","given":"Nicolas"}],"issued":{"date-parts":[["2011",12,30]]},"PMID":"21906819"}}],"schema":"https://github.com/citation-style-language/schema/raw/master/csl-citation.json"} </w:instrText>
      </w:r>
      <w:r w:rsidRPr="000B5AEF">
        <w:fldChar w:fldCharType="separate"/>
      </w:r>
      <w:r w:rsidR="00825AF5" w:rsidRPr="00825AF5">
        <w:rPr>
          <w:rFonts w:ascii="Calibri" w:hAnsi="Calibri"/>
        </w:rPr>
        <w:t>(14,20)</w:t>
      </w:r>
      <w:r w:rsidRPr="000B5AEF">
        <w:fldChar w:fldCharType="end"/>
      </w:r>
    </w:p>
    <w:p w14:paraId="009F634C" w14:textId="77777777" w:rsidR="00825AF5" w:rsidRDefault="00825AF5" w:rsidP="00CB4AC1"/>
    <w:p w14:paraId="44C4AE9A" w14:textId="27C3BBD0" w:rsidR="00CB4AC1" w:rsidRPr="002D6728" w:rsidRDefault="00825AF5" w:rsidP="00825AF5">
      <w:pPr>
        <w:pStyle w:val="Heading1"/>
        <w:rPr>
          <w:rFonts w:eastAsia="Times New Roman"/>
          <w:color w:val="auto"/>
          <w:lang w:eastAsia="en-029"/>
        </w:rPr>
      </w:pPr>
      <w:r w:rsidRPr="002D6728">
        <w:rPr>
          <w:rFonts w:eastAsia="Times New Roman"/>
          <w:color w:val="auto"/>
          <w:lang w:eastAsia="en-029"/>
        </w:rPr>
        <w:t>References</w:t>
      </w:r>
    </w:p>
    <w:p w14:paraId="7A579CF9" w14:textId="32F7554C" w:rsidR="00B42472" w:rsidRDefault="00825AF5" w:rsidP="00B42472">
      <w:pPr>
        <w:pStyle w:val="Bibliography"/>
      </w:pPr>
      <w:r>
        <w:fldChar w:fldCharType="begin"/>
      </w:r>
      <w:r w:rsidR="00B42472">
        <w:instrText xml:space="preserve"> ADDIN ZOTERO_BIBL {"custom":[]} CSL_BIBLIOGRAPHY </w:instrText>
      </w:r>
      <w:r>
        <w:fldChar w:fldCharType="separate"/>
      </w:r>
      <w:r w:rsidR="00B42472">
        <w:t xml:space="preserve">1. </w:t>
      </w:r>
      <w:r w:rsidR="00B42472">
        <w:tab/>
        <w:t xml:space="preserve">Maharaj RG, Reid SD, Misir A, Simeon DT. Depression and its associated factors among patients attending chronic disease clinics in southwest Trinidad. West Indian Med J. 2005 Dec;54(6):369–74. </w:t>
      </w:r>
    </w:p>
    <w:p w14:paraId="0E2E0162" w14:textId="77777777" w:rsidR="00B42472" w:rsidRDefault="00B42472" w:rsidP="00B42472">
      <w:pPr>
        <w:pStyle w:val="Bibliography"/>
      </w:pPr>
      <w:r>
        <w:t xml:space="preserve">2. </w:t>
      </w:r>
      <w:r>
        <w:tab/>
        <w:t xml:space="preserve">Maharajh HD, Ali A, Konings M. Adolescent depression in Trinidad and Tobago. Eur Child Adolesc Psychiatry. 2006 Feb;15(1):30–7. </w:t>
      </w:r>
    </w:p>
    <w:p w14:paraId="15F7C912" w14:textId="77777777" w:rsidR="00B42472" w:rsidRDefault="00B42472" w:rsidP="00B42472">
      <w:pPr>
        <w:pStyle w:val="Bibliography"/>
      </w:pPr>
      <w:r>
        <w:t xml:space="preserve">3. </w:t>
      </w:r>
      <w:r>
        <w:tab/>
        <w:t xml:space="preserve">Maharaj RG. Depression and the nature of Trinidadian family practice: a cross-sectional study. BMC Fam Pract. 2007;8:25. </w:t>
      </w:r>
    </w:p>
    <w:p w14:paraId="5DE9816B" w14:textId="77777777" w:rsidR="00B42472" w:rsidRDefault="00B42472" w:rsidP="00B42472">
      <w:pPr>
        <w:pStyle w:val="Bibliography"/>
      </w:pPr>
      <w:r>
        <w:t xml:space="preserve">4. </w:t>
      </w:r>
      <w:r>
        <w:tab/>
        <w:t xml:space="preserve">Maharaj RG, Alli F, Cumberbatch K, Laloo P, Mohammed S, Ramesar A, et al. Depression among adolescents, aged 13-19 years, attending secondary schools in Trinidad: prevalence and associated factors. West Indian Med J. 2008 Sep;57(4):352–9. </w:t>
      </w:r>
    </w:p>
    <w:p w14:paraId="6216C374" w14:textId="77777777" w:rsidR="00B42472" w:rsidRDefault="00B42472" w:rsidP="00B42472">
      <w:pPr>
        <w:pStyle w:val="Bibliography"/>
      </w:pPr>
      <w:r>
        <w:t xml:space="preserve">5. </w:t>
      </w:r>
      <w:r>
        <w:tab/>
        <w:t xml:space="preserve">Nichols SD, Dookeran SS, Ragbir KK, Dalrymple N. Body image perception and the risk of unhealthy behaviours among university students. West Indian Med J. 2009 Nov;58(5):465–71. </w:t>
      </w:r>
    </w:p>
    <w:p w14:paraId="1E553453" w14:textId="77777777" w:rsidR="00B42472" w:rsidRDefault="00B42472" w:rsidP="00B42472">
      <w:pPr>
        <w:pStyle w:val="Bibliography"/>
      </w:pPr>
      <w:r>
        <w:t xml:space="preserve">6. </w:t>
      </w:r>
      <w:r>
        <w:tab/>
        <w:t xml:space="preserve">Ali A, Maharajh HD. Social predictors of suicidal behaviour in adolescents in Trinidad and Tobago. Soc Psychiatry Psychiatr Epidemiol. 2005 Mar;40(3):186–91. </w:t>
      </w:r>
    </w:p>
    <w:p w14:paraId="45C51F4E" w14:textId="77777777" w:rsidR="00B42472" w:rsidRDefault="00B42472" w:rsidP="00B42472">
      <w:pPr>
        <w:pStyle w:val="Bibliography"/>
      </w:pPr>
      <w:r>
        <w:t xml:space="preserve">7. </w:t>
      </w:r>
      <w:r>
        <w:tab/>
        <w:t xml:space="preserve">Hutchinson G. Variation of homicidal and suicidal behaviour within Trinidad and Tobago and the associated ecological risk factors. West Indian Med J. 2005 Oct;54(5):319–24. </w:t>
      </w:r>
    </w:p>
    <w:p w14:paraId="364ED44B" w14:textId="77777777" w:rsidR="00B42472" w:rsidRDefault="00B42472" w:rsidP="00B42472">
      <w:pPr>
        <w:pStyle w:val="Bibliography"/>
      </w:pPr>
      <w:r>
        <w:t xml:space="preserve">8. </w:t>
      </w:r>
      <w:r>
        <w:tab/>
        <w:t xml:space="preserve">Sicotte M, Alvarado BE, León E-M, Zunzunegui M-V. Social networks and depressive symptoms among elderly women and men in Havana, Cuba. Aging Ment Health. 2008 Mar;12(2):193–201. </w:t>
      </w:r>
    </w:p>
    <w:p w14:paraId="09331CBD" w14:textId="77777777" w:rsidR="00B42472" w:rsidRDefault="00B42472" w:rsidP="00B42472">
      <w:pPr>
        <w:pStyle w:val="Bibliography"/>
      </w:pPr>
      <w:r>
        <w:t xml:space="preserve">9. </w:t>
      </w:r>
      <w:r>
        <w:tab/>
        <w:t xml:space="preserve">Suau GM, Normandia R, Rodriguez R, Romaguera J, Segarra L. Depressive symptoms and risk factors among perimenopausal women. P R Health Sci J. 2005 Sep;24(3):207–10. </w:t>
      </w:r>
    </w:p>
    <w:p w14:paraId="08E229D3" w14:textId="77777777" w:rsidR="00B42472" w:rsidRDefault="00B42472" w:rsidP="00B42472">
      <w:pPr>
        <w:pStyle w:val="Bibliography"/>
      </w:pPr>
      <w:r>
        <w:t xml:space="preserve">10. </w:t>
      </w:r>
      <w:r>
        <w:tab/>
        <w:t xml:space="preserve">Monroe CE, Affuso O, Martin MY, Aung M, Crossman L, Jolly PE. Correlates of symptoms of depression and anxiety among clinic patients in western Jamaica. West Indian Med J. 2013 Jul;62(6):533–42. </w:t>
      </w:r>
    </w:p>
    <w:p w14:paraId="676B28BD" w14:textId="77777777" w:rsidR="00B42472" w:rsidRDefault="00B42472" w:rsidP="00B42472">
      <w:pPr>
        <w:pStyle w:val="Bibliography"/>
      </w:pPr>
      <w:r>
        <w:lastRenderedPageBreak/>
        <w:t xml:space="preserve">11. </w:t>
      </w:r>
      <w:r>
        <w:tab/>
        <w:t xml:space="preserve">Pérez G, Nora R, Sosa Zamora M, Reyes C, Luís J, Mojena Orue D, et al. Algunos factores favorecedores de la depresión neurótica en longevos hospitalizados. MEDISAN. 2012 Sep;16(9):1366–72. </w:t>
      </w:r>
    </w:p>
    <w:p w14:paraId="1506D77E" w14:textId="77777777" w:rsidR="00B42472" w:rsidRDefault="00B42472" w:rsidP="00B42472">
      <w:pPr>
        <w:pStyle w:val="Bibliography"/>
      </w:pPr>
      <w:r>
        <w:t xml:space="preserve">12. </w:t>
      </w:r>
      <w:r>
        <w:tab/>
        <w:t xml:space="preserve">Mullings JA, McCaw-Binns AM, Archer C, Wilks R. Gender differences in the effects of urban neighborhood on depressive symptoms in Jamaica. Rev Panam Salud Pública Pan Am J Public Health. 2013 Dec;34(6):385–92. </w:t>
      </w:r>
    </w:p>
    <w:p w14:paraId="4285C7C7" w14:textId="77777777" w:rsidR="00B42472" w:rsidRDefault="00B42472" w:rsidP="00B42472">
      <w:pPr>
        <w:pStyle w:val="Bibliography"/>
      </w:pPr>
      <w:r>
        <w:t xml:space="preserve">13. </w:t>
      </w:r>
      <w:r>
        <w:tab/>
        <w:t xml:space="preserve">Wagenaar BH, Hagaman AK, Kaiser BN, McLean KE, Kohrt BA. Depression, suicidal ideation, and associated factors: a cross-sectional study in rural Haiti. BMC Psychiatry. 2012;12:149. </w:t>
      </w:r>
    </w:p>
    <w:p w14:paraId="214DF051" w14:textId="77777777" w:rsidR="00B42472" w:rsidRDefault="00B42472" w:rsidP="00B42472">
      <w:pPr>
        <w:pStyle w:val="Bibliography"/>
      </w:pPr>
      <w:r>
        <w:t xml:space="preserve">14. </w:t>
      </w:r>
      <w:r>
        <w:tab/>
        <w:t xml:space="preserve">Slama F, Dehurtevent B, Even J-D, Charles-Nicolas A, Ballon N, Slama R. Characteristics of a French African Caribbean Epidemiological Psychiatric Sample with a History of Suicide Attempt. Suicide Life Threat Behav. 2008 Dec 1;38(6):720–7. </w:t>
      </w:r>
    </w:p>
    <w:p w14:paraId="460910CB" w14:textId="77777777" w:rsidR="00B42472" w:rsidRDefault="00B42472" w:rsidP="00B42472">
      <w:pPr>
        <w:pStyle w:val="Bibliography"/>
      </w:pPr>
      <w:r>
        <w:t xml:space="preserve">15. </w:t>
      </w:r>
      <w:r>
        <w:tab/>
        <w:t xml:space="preserve">Bandiera FC, Ramirez R, Arheart KL, Canino G, Goodwin RD. Asthma and suicidal ideation and behavior among Puerto Rican older children and adolescents. J Nerv Ment Dis. 2013 Jul;201(7):587–91. </w:t>
      </w:r>
    </w:p>
    <w:p w14:paraId="64D60C84" w14:textId="77777777" w:rsidR="00B42472" w:rsidRDefault="00B42472" w:rsidP="00B42472">
      <w:pPr>
        <w:pStyle w:val="Bibliography"/>
      </w:pPr>
      <w:r>
        <w:t xml:space="preserve">16. </w:t>
      </w:r>
      <w:r>
        <w:tab/>
        <w:t xml:space="preserve">Alvarado BE, Zunzunegui MV, Béland F, Sicotte M, Tellechea L. Social and gender inequalities in depressive symptoms among urban older adults of latin america and the Caribbean. J Gerontol B Psychol Sci Soc Sci. 2007 Jul;62(4):S226-236. </w:t>
      </w:r>
    </w:p>
    <w:p w14:paraId="02AB1CD1" w14:textId="77777777" w:rsidR="00B42472" w:rsidRDefault="00B42472" w:rsidP="00B42472">
      <w:pPr>
        <w:pStyle w:val="Bibliography"/>
      </w:pPr>
      <w:r>
        <w:t xml:space="preserve">17. </w:t>
      </w:r>
      <w:r>
        <w:tab/>
        <w:t xml:space="preserve">Lowe GA, Lipps GE, Young R. Factors associated with depression in students at The University of the West Indies, Mona, Jamaica. West Indian Med J. 2009 Jan;58(1):21–7. </w:t>
      </w:r>
    </w:p>
    <w:p w14:paraId="797D30E0" w14:textId="77777777" w:rsidR="00B42472" w:rsidRDefault="00B42472" w:rsidP="00B42472">
      <w:pPr>
        <w:pStyle w:val="Bibliography"/>
      </w:pPr>
      <w:r>
        <w:t xml:space="preserve">18. </w:t>
      </w:r>
      <w:r>
        <w:tab/>
        <w:t xml:space="preserve">Vera M, Reyes-Rabanillo ML, Huertas S, Juarbe D, Pérez-Pedrogo C, Huertas A, et al. Suicide ideation, plans, and attempts among general practice patients with chronic health conditions in Puerto Rico. Int J Gen Med. 2011;4:197–205. </w:t>
      </w:r>
    </w:p>
    <w:p w14:paraId="52C8EEFF" w14:textId="77777777" w:rsidR="00B42472" w:rsidRDefault="00B42472" w:rsidP="00B42472">
      <w:pPr>
        <w:pStyle w:val="Bibliography"/>
      </w:pPr>
      <w:r>
        <w:t xml:space="preserve">19. </w:t>
      </w:r>
      <w:r>
        <w:tab/>
        <w:t xml:space="preserve">Veranes MC, Sánchez AG, Alvarez G, María L, Laera YM, Naranjo JN. Tentativa de suicidio en la población mayor de 15 años durante el bienio 2011-2012. MEDISAN. 2013 Oct;17(10):6072–9. </w:t>
      </w:r>
    </w:p>
    <w:p w14:paraId="01859384" w14:textId="77777777" w:rsidR="00B42472" w:rsidRDefault="00B42472" w:rsidP="00B42472">
      <w:pPr>
        <w:pStyle w:val="Bibliography"/>
      </w:pPr>
      <w:r>
        <w:t xml:space="preserve">20. </w:t>
      </w:r>
      <w:r>
        <w:tab/>
        <w:t xml:space="preserve">Slama F, Merle S, Ursulet G, Charles-Nicolas A, Ballon N. Prevalence of and risk factors for lifetime suicide attempts among Caribbean people in the French West Indies. Psychiatry Res. 2011 Dec 30;190(2–3):271–4. </w:t>
      </w:r>
    </w:p>
    <w:p w14:paraId="7C78F17C" w14:textId="77777777" w:rsidR="00B42472" w:rsidRDefault="00B42472" w:rsidP="00B42472">
      <w:pPr>
        <w:pStyle w:val="Bibliography"/>
      </w:pPr>
      <w:r>
        <w:t xml:space="preserve">21. </w:t>
      </w:r>
      <w:r>
        <w:tab/>
        <w:t xml:space="preserve">Abel WD, James K, Bridgelal-Nagassar R, Holder-Nevins D, Eldemire H, Thompson E, et al. The epidemiology of suicide in Jamaica 2002-2010: rates and patterns. West Indian Med J. 2012 Aug;61(5):509–15. </w:t>
      </w:r>
    </w:p>
    <w:p w14:paraId="46D52DA4" w14:textId="77777777" w:rsidR="00B42472" w:rsidRDefault="00B42472" w:rsidP="00B42472">
      <w:pPr>
        <w:pStyle w:val="Bibliography"/>
      </w:pPr>
      <w:r>
        <w:t xml:space="preserve">22. </w:t>
      </w:r>
      <w:r>
        <w:tab/>
        <w:t xml:space="preserve">Kukoyi OY, Shuaib FM, Campbell-Forrester S, Crossman L, Jolly PE. Suicidal ideation and suicide attempt among adolescents in Western Jamaica: a preliminary study. Crisis. 2010;31(6):317–27. </w:t>
      </w:r>
    </w:p>
    <w:p w14:paraId="7B44BAE0" w14:textId="77777777" w:rsidR="00B42472" w:rsidRDefault="00B42472" w:rsidP="00B42472">
      <w:pPr>
        <w:pStyle w:val="Bibliography"/>
      </w:pPr>
      <w:r>
        <w:lastRenderedPageBreak/>
        <w:t xml:space="preserve">23. </w:t>
      </w:r>
      <w:r>
        <w:tab/>
        <w:t xml:space="preserve">Lowe GA, Lipps G, Gibson RC, Halliday S, Morris A, Clarke N, et al. Neighbourhood Factors and Depression among Adolescents in Four Caribbean Countries. PLOS ONE. 2014 Apr 23;9(4):e95538. </w:t>
      </w:r>
    </w:p>
    <w:p w14:paraId="16C21C76" w14:textId="77777777" w:rsidR="00B42472" w:rsidRDefault="00B42472" w:rsidP="00B42472">
      <w:pPr>
        <w:pStyle w:val="Bibliography"/>
      </w:pPr>
      <w:r>
        <w:t xml:space="preserve">24. </w:t>
      </w:r>
      <w:r>
        <w:tab/>
        <w:t xml:space="preserve">Abel WD, Bailey-Davidson Y, Gibson RC, Martin JS, Sewell CA, James S, et al. Depressive symptoms in adolescents in Jamaica. West Indian Med J. 2012 Aug;61(5):494–8. </w:t>
      </w:r>
    </w:p>
    <w:p w14:paraId="2FCAA2BA" w14:textId="77777777" w:rsidR="00B42472" w:rsidRDefault="00B42472" w:rsidP="00B42472">
      <w:pPr>
        <w:pStyle w:val="Bibliography"/>
      </w:pPr>
      <w:r>
        <w:t xml:space="preserve">25. </w:t>
      </w:r>
      <w:r>
        <w:tab/>
        <w:t xml:space="preserve">Rudatsikira E, Muula AS, Siziya S. Prevalence and associated factors of suicidal ideation among school-going adolescents in Guyana: results from a cross sectional study. Clin Pract Epidemiol Ment Health CP EMH. 2007 Aug 23;3:13. </w:t>
      </w:r>
    </w:p>
    <w:p w14:paraId="0BD17478" w14:textId="77777777" w:rsidR="00B42472" w:rsidRDefault="00B42472" w:rsidP="00B42472">
      <w:pPr>
        <w:pStyle w:val="Bibliography"/>
      </w:pPr>
      <w:r>
        <w:t xml:space="preserve">26. </w:t>
      </w:r>
      <w:r>
        <w:tab/>
        <w:t xml:space="preserve">Abel WD, Sewell C, Martin JS, Bailey-Davidson Y, Fox K. Suicide ideation in Jamaican youth: sociodemographic prevalence, protective and risk factors. West Indian Med J. 2012 Aug;61(5):521–5. </w:t>
      </w:r>
    </w:p>
    <w:p w14:paraId="7D6DCA39" w14:textId="77777777" w:rsidR="00B42472" w:rsidRDefault="00B42472" w:rsidP="00B42472">
      <w:pPr>
        <w:pStyle w:val="Bibliography"/>
      </w:pPr>
      <w:r>
        <w:t xml:space="preserve">27. </w:t>
      </w:r>
      <w:r>
        <w:tab/>
        <w:t xml:space="preserve">Ekundayo OJ, Dodson-Stallworth J, Roofe M, Aban IB, Kempf MC, Ehiri JE, et al. Prevalence and correlates of depressive symptoms among high school students in Hanover, Jamaica. Sci World J. 2007;7:567–76. </w:t>
      </w:r>
    </w:p>
    <w:p w14:paraId="77F3FA78" w14:textId="77777777" w:rsidR="00B42472" w:rsidRDefault="00B42472" w:rsidP="00B42472">
      <w:pPr>
        <w:pStyle w:val="Bibliography"/>
      </w:pPr>
      <w:r>
        <w:t xml:space="preserve">28. </w:t>
      </w:r>
      <w:r>
        <w:tab/>
        <w:t xml:space="preserve">López JN, Vázquez MM. Factores de riesgo de intento suicida en adolescentes. MEDISAN. 2010 Apr;14(3):0–0. </w:t>
      </w:r>
    </w:p>
    <w:p w14:paraId="09ED2447" w14:textId="26E830E0" w:rsidR="0064676A" w:rsidRDefault="00825AF5" w:rsidP="00B271EF">
      <w:pPr>
        <w:spacing w:line="240" w:lineRule="auto"/>
      </w:pPr>
      <w:r>
        <w:fldChar w:fldCharType="end"/>
      </w:r>
    </w:p>
    <w:sectPr w:rsidR="0064676A" w:rsidSect="00DF31B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413365"/>
    <w:multiLevelType w:val="hybridMultilevel"/>
    <w:tmpl w:val="2674990A"/>
    <w:lvl w:ilvl="0" w:tplc="222A162E">
      <w:start w:val="1"/>
      <w:numFmt w:val="lowerLetter"/>
      <w:lvlText w:val="(%1)"/>
      <w:lvlJc w:val="left"/>
      <w:pPr>
        <w:ind w:left="360" w:hanging="360"/>
      </w:pPr>
      <w:rPr>
        <w:rFonts w:hint="default"/>
        <w:i w:val="0"/>
        <w:color w:val="auto"/>
      </w:rPr>
    </w:lvl>
    <w:lvl w:ilvl="1" w:tplc="24090019" w:tentative="1">
      <w:start w:val="1"/>
      <w:numFmt w:val="lowerLetter"/>
      <w:lvlText w:val="%2."/>
      <w:lvlJc w:val="left"/>
      <w:pPr>
        <w:ind w:left="1080" w:hanging="360"/>
      </w:pPr>
    </w:lvl>
    <w:lvl w:ilvl="2" w:tplc="2409001B" w:tentative="1">
      <w:start w:val="1"/>
      <w:numFmt w:val="lowerRoman"/>
      <w:lvlText w:val="%3."/>
      <w:lvlJc w:val="right"/>
      <w:pPr>
        <w:ind w:left="1800" w:hanging="180"/>
      </w:pPr>
    </w:lvl>
    <w:lvl w:ilvl="3" w:tplc="2409000F" w:tentative="1">
      <w:start w:val="1"/>
      <w:numFmt w:val="decimal"/>
      <w:lvlText w:val="%4."/>
      <w:lvlJc w:val="left"/>
      <w:pPr>
        <w:ind w:left="2520" w:hanging="360"/>
      </w:pPr>
    </w:lvl>
    <w:lvl w:ilvl="4" w:tplc="24090019" w:tentative="1">
      <w:start w:val="1"/>
      <w:numFmt w:val="lowerLetter"/>
      <w:lvlText w:val="%5."/>
      <w:lvlJc w:val="left"/>
      <w:pPr>
        <w:ind w:left="3240" w:hanging="360"/>
      </w:pPr>
    </w:lvl>
    <w:lvl w:ilvl="5" w:tplc="2409001B" w:tentative="1">
      <w:start w:val="1"/>
      <w:numFmt w:val="lowerRoman"/>
      <w:lvlText w:val="%6."/>
      <w:lvlJc w:val="right"/>
      <w:pPr>
        <w:ind w:left="3960" w:hanging="180"/>
      </w:pPr>
    </w:lvl>
    <w:lvl w:ilvl="6" w:tplc="2409000F" w:tentative="1">
      <w:start w:val="1"/>
      <w:numFmt w:val="decimal"/>
      <w:lvlText w:val="%7."/>
      <w:lvlJc w:val="left"/>
      <w:pPr>
        <w:ind w:left="4680" w:hanging="360"/>
      </w:pPr>
    </w:lvl>
    <w:lvl w:ilvl="7" w:tplc="24090019" w:tentative="1">
      <w:start w:val="1"/>
      <w:numFmt w:val="lowerLetter"/>
      <w:lvlText w:val="%8."/>
      <w:lvlJc w:val="left"/>
      <w:pPr>
        <w:ind w:left="5400" w:hanging="360"/>
      </w:pPr>
    </w:lvl>
    <w:lvl w:ilvl="8" w:tplc="2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6AA"/>
    <w:rsid w:val="000A722E"/>
    <w:rsid w:val="000E70A3"/>
    <w:rsid w:val="000E7FF4"/>
    <w:rsid w:val="00143CBB"/>
    <w:rsid w:val="001654E5"/>
    <w:rsid w:val="001B5362"/>
    <w:rsid w:val="0021586C"/>
    <w:rsid w:val="00285D66"/>
    <w:rsid w:val="002D6728"/>
    <w:rsid w:val="00353A4B"/>
    <w:rsid w:val="003979AD"/>
    <w:rsid w:val="003C64F9"/>
    <w:rsid w:val="004546C7"/>
    <w:rsid w:val="00463803"/>
    <w:rsid w:val="0049030F"/>
    <w:rsid w:val="004B0B25"/>
    <w:rsid w:val="004C39E5"/>
    <w:rsid w:val="00534A67"/>
    <w:rsid w:val="005B1720"/>
    <w:rsid w:val="005C73B8"/>
    <w:rsid w:val="005F2603"/>
    <w:rsid w:val="0064676A"/>
    <w:rsid w:val="00654437"/>
    <w:rsid w:val="006B106E"/>
    <w:rsid w:val="006D65F7"/>
    <w:rsid w:val="006F2618"/>
    <w:rsid w:val="00702E92"/>
    <w:rsid w:val="007273D7"/>
    <w:rsid w:val="007657DB"/>
    <w:rsid w:val="007B2684"/>
    <w:rsid w:val="007D0FB6"/>
    <w:rsid w:val="00825AF5"/>
    <w:rsid w:val="008B4D02"/>
    <w:rsid w:val="008C2514"/>
    <w:rsid w:val="008E676E"/>
    <w:rsid w:val="00910A54"/>
    <w:rsid w:val="0094745C"/>
    <w:rsid w:val="009538A6"/>
    <w:rsid w:val="009E1561"/>
    <w:rsid w:val="009F36E3"/>
    <w:rsid w:val="00A256AA"/>
    <w:rsid w:val="00AA58EE"/>
    <w:rsid w:val="00AA7666"/>
    <w:rsid w:val="00B178C2"/>
    <w:rsid w:val="00B271EF"/>
    <w:rsid w:val="00B42472"/>
    <w:rsid w:val="00B71C84"/>
    <w:rsid w:val="00B968BE"/>
    <w:rsid w:val="00BD2244"/>
    <w:rsid w:val="00BF6433"/>
    <w:rsid w:val="00C110F9"/>
    <w:rsid w:val="00C445FB"/>
    <w:rsid w:val="00C62B6D"/>
    <w:rsid w:val="00C82698"/>
    <w:rsid w:val="00CB4AC1"/>
    <w:rsid w:val="00D0404A"/>
    <w:rsid w:val="00D04A77"/>
    <w:rsid w:val="00DF31B6"/>
    <w:rsid w:val="00E518AF"/>
    <w:rsid w:val="00EA7882"/>
    <w:rsid w:val="00F30D35"/>
    <w:rsid w:val="00F736B2"/>
    <w:rsid w:val="00F844C6"/>
    <w:rsid w:val="00FA400D"/>
    <w:rsid w:val="00FA501B"/>
    <w:rsid w:val="00FE787F"/>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4A560"/>
  <w15:docId w15:val="{472D4798-08C8-4ED6-93CE-569CEFED8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029"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6AA"/>
  </w:style>
  <w:style w:type="paragraph" w:styleId="Heading1">
    <w:name w:val="heading 1"/>
    <w:basedOn w:val="Normal"/>
    <w:next w:val="Normal"/>
    <w:link w:val="Heading1Char"/>
    <w:uiPriority w:val="9"/>
    <w:qFormat/>
    <w:rsid w:val="00B271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271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256AA"/>
    <w:rPr>
      <w:sz w:val="16"/>
      <w:szCs w:val="16"/>
    </w:rPr>
  </w:style>
  <w:style w:type="paragraph" w:styleId="CommentText">
    <w:name w:val="annotation text"/>
    <w:basedOn w:val="Normal"/>
    <w:link w:val="CommentTextChar"/>
    <w:uiPriority w:val="99"/>
    <w:unhideWhenUsed/>
    <w:rsid w:val="00A256AA"/>
    <w:pPr>
      <w:spacing w:line="240" w:lineRule="auto"/>
    </w:pPr>
    <w:rPr>
      <w:sz w:val="20"/>
      <w:szCs w:val="20"/>
    </w:rPr>
  </w:style>
  <w:style w:type="character" w:customStyle="1" w:styleId="CommentTextChar">
    <w:name w:val="Comment Text Char"/>
    <w:basedOn w:val="DefaultParagraphFont"/>
    <w:link w:val="CommentText"/>
    <w:uiPriority w:val="99"/>
    <w:rsid w:val="00A256AA"/>
    <w:rPr>
      <w:sz w:val="20"/>
      <w:szCs w:val="20"/>
    </w:rPr>
  </w:style>
  <w:style w:type="paragraph" w:styleId="BalloonText">
    <w:name w:val="Balloon Text"/>
    <w:basedOn w:val="Normal"/>
    <w:link w:val="BalloonTextChar"/>
    <w:uiPriority w:val="99"/>
    <w:semiHidden/>
    <w:unhideWhenUsed/>
    <w:rsid w:val="00A256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6AA"/>
    <w:rPr>
      <w:rFonts w:ascii="Segoe UI" w:hAnsi="Segoe UI" w:cs="Segoe UI"/>
      <w:sz w:val="18"/>
      <w:szCs w:val="18"/>
    </w:rPr>
  </w:style>
  <w:style w:type="paragraph" w:styleId="Bibliography">
    <w:name w:val="Bibliography"/>
    <w:basedOn w:val="Normal"/>
    <w:next w:val="Normal"/>
    <w:uiPriority w:val="37"/>
    <w:unhideWhenUsed/>
    <w:rsid w:val="000A722E"/>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B271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71EF"/>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E7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4745C"/>
    <w:rPr>
      <w:b/>
      <w:bCs/>
    </w:rPr>
  </w:style>
  <w:style w:type="character" w:customStyle="1" w:styleId="CommentSubjectChar">
    <w:name w:val="Comment Subject Char"/>
    <w:basedOn w:val="CommentTextChar"/>
    <w:link w:val="CommentSubject"/>
    <w:uiPriority w:val="99"/>
    <w:semiHidden/>
    <w:rsid w:val="0094745C"/>
    <w:rPr>
      <w:b/>
      <w:bCs/>
      <w:sz w:val="20"/>
      <w:szCs w:val="20"/>
    </w:rPr>
  </w:style>
  <w:style w:type="paragraph" w:styleId="ListParagraph">
    <w:name w:val="List Paragraph"/>
    <w:basedOn w:val="Normal"/>
    <w:uiPriority w:val="34"/>
    <w:qFormat/>
    <w:rsid w:val="00FA501B"/>
    <w:pPr>
      <w:ind w:left="720"/>
      <w:contextualSpacing/>
    </w:pPr>
  </w:style>
  <w:style w:type="character" w:styleId="LineNumber">
    <w:name w:val="line number"/>
    <w:basedOn w:val="DefaultParagraphFont"/>
    <w:uiPriority w:val="99"/>
    <w:semiHidden/>
    <w:unhideWhenUsed/>
    <w:rsid w:val="00F844C6"/>
  </w:style>
  <w:style w:type="paragraph" w:customStyle="1" w:styleId="Pa15">
    <w:name w:val="Pa15"/>
    <w:basedOn w:val="Normal"/>
    <w:next w:val="Normal"/>
    <w:uiPriority w:val="99"/>
    <w:rsid w:val="009E1561"/>
    <w:pPr>
      <w:autoSpaceDE w:val="0"/>
      <w:autoSpaceDN w:val="0"/>
      <w:adjustRightInd w:val="0"/>
      <w:spacing w:after="0" w:line="151" w:lineRule="atLeast"/>
    </w:pPr>
    <w:rPr>
      <w:rFonts w:ascii="Helvetica" w:hAnsi="Helvetic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561193">
      <w:bodyDiv w:val="1"/>
      <w:marLeft w:val="0"/>
      <w:marRight w:val="0"/>
      <w:marTop w:val="0"/>
      <w:marBottom w:val="0"/>
      <w:divBdr>
        <w:top w:val="none" w:sz="0" w:space="0" w:color="auto"/>
        <w:left w:val="none" w:sz="0" w:space="0" w:color="auto"/>
        <w:bottom w:val="none" w:sz="0" w:space="0" w:color="auto"/>
        <w:right w:val="none" w:sz="0" w:space="0" w:color="auto"/>
      </w:divBdr>
    </w:div>
    <w:div w:id="529228271">
      <w:bodyDiv w:val="1"/>
      <w:marLeft w:val="0"/>
      <w:marRight w:val="0"/>
      <w:marTop w:val="0"/>
      <w:marBottom w:val="0"/>
      <w:divBdr>
        <w:top w:val="none" w:sz="0" w:space="0" w:color="auto"/>
        <w:left w:val="none" w:sz="0" w:space="0" w:color="auto"/>
        <w:bottom w:val="none" w:sz="0" w:space="0" w:color="auto"/>
        <w:right w:val="none" w:sz="0" w:space="0" w:color="auto"/>
      </w:divBdr>
    </w:div>
    <w:div w:id="601259691">
      <w:bodyDiv w:val="1"/>
      <w:marLeft w:val="0"/>
      <w:marRight w:val="0"/>
      <w:marTop w:val="0"/>
      <w:marBottom w:val="0"/>
      <w:divBdr>
        <w:top w:val="none" w:sz="0" w:space="0" w:color="auto"/>
        <w:left w:val="none" w:sz="0" w:space="0" w:color="auto"/>
        <w:bottom w:val="none" w:sz="0" w:space="0" w:color="auto"/>
        <w:right w:val="none" w:sz="0" w:space="0" w:color="auto"/>
      </w:divBdr>
    </w:div>
    <w:div w:id="945575528">
      <w:bodyDiv w:val="1"/>
      <w:marLeft w:val="0"/>
      <w:marRight w:val="0"/>
      <w:marTop w:val="0"/>
      <w:marBottom w:val="0"/>
      <w:divBdr>
        <w:top w:val="none" w:sz="0" w:space="0" w:color="auto"/>
        <w:left w:val="none" w:sz="0" w:space="0" w:color="auto"/>
        <w:bottom w:val="none" w:sz="0" w:space="0" w:color="auto"/>
        <w:right w:val="none" w:sz="0" w:space="0" w:color="auto"/>
      </w:divBdr>
    </w:div>
    <w:div w:id="1271470425">
      <w:bodyDiv w:val="1"/>
      <w:marLeft w:val="0"/>
      <w:marRight w:val="0"/>
      <w:marTop w:val="0"/>
      <w:marBottom w:val="0"/>
      <w:divBdr>
        <w:top w:val="none" w:sz="0" w:space="0" w:color="auto"/>
        <w:left w:val="none" w:sz="0" w:space="0" w:color="auto"/>
        <w:bottom w:val="none" w:sz="0" w:space="0" w:color="auto"/>
        <w:right w:val="none" w:sz="0" w:space="0" w:color="auto"/>
      </w:divBdr>
    </w:div>
    <w:div w:id="1285111159">
      <w:bodyDiv w:val="1"/>
      <w:marLeft w:val="0"/>
      <w:marRight w:val="0"/>
      <w:marTop w:val="0"/>
      <w:marBottom w:val="0"/>
      <w:divBdr>
        <w:top w:val="none" w:sz="0" w:space="0" w:color="auto"/>
        <w:left w:val="none" w:sz="0" w:space="0" w:color="auto"/>
        <w:bottom w:val="none" w:sz="0" w:space="0" w:color="auto"/>
        <w:right w:val="none" w:sz="0" w:space="0" w:color="auto"/>
      </w:divBdr>
    </w:div>
    <w:div w:id="1427727477">
      <w:bodyDiv w:val="1"/>
      <w:marLeft w:val="0"/>
      <w:marRight w:val="0"/>
      <w:marTop w:val="0"/>
      <w:marBottom w:val="0"/>
      <w:divBdr>
        <w:top w:val="none" w:sz="0" w:space="0" w:color="auto"/>
        <w:left w:val="none" w:sz="0" w:space="0" w:color="auto"/>
        <w:bottom w:val="none" w:sz="0" w:space="0" w:color="auto"/>
        <w:right w:val="none" w:sz="0" w:space="0" w:color="auto"/>
      </w:divBdr>
    </w:div>
    <w:div w:id="209840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F7F15-7EE6-43BF-91EB-82F417113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Pages>
  <Words>23112</Words>
  <Characters>131739</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The University of the West Indies</Company>
  <LinksUpToDate>false</LinksUpToDate>
  <CharactersWithSpaces>154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therine Brown</dc:creator>
  <cp:lastModifiedBy>Catherine Brown</cp:lastModifiedBy>
  <cp:revision>7</cp:revision>
  <dcterms:created xsi:type="dcterms:W3CDTF">2016-11-18T19:18:00Z</dcterms:created>
  <dcterms:modified xsi:type="dcterms:W3CDTF">2017-05-1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jkfnoVA"/&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